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2D6C7BC9" w:rsidR="00573B0C" w:rsidRPr="00573B0C" w:rsidRDefault="0045368D" w:rsidP="00C44759">
      <w:pPr>
        <w:pStyle w:val="Heading1"/>
      </w:pPr>
      <w:r w:rsidRPr="0045368D">
        <w:t>Leveraging Machine Learning to Predict Academic Success: A Comprehensive Literature Review and Trend Analysis</w:t>
      </w:r>
    </w:p>
    <w:p w14:paraId="16994936" w14:textId="3BAB0B0B" w:rsidR="00431CE2" w:rsidRDefault="00431CE2" w:rsidP="00573B0C">
      <w:pPr>
        <w:pStyle w:val="Heading3"/>
        <w:rPr>
          <w:lang w:val="en-US"/>
        </w:rPr>
      </w:pPr>
      <w:r w:rsidRPr="00372C2B">
        <w:rPr>
          <w:lang w:val="en-US"/>
        </w:rPr>
        <w:t>Abstract</w:t>
      </w:r>
    </w:p>
    <w:p w14:paraId="44D4273F" w14:textId="40CB2BDF" w:rsidR="00263198" w:rsidRPr="001B6641" w:rsidRDefault="00C44759" w:rsidP="00581C96">
      <w:pPr>
        <w:rPr>
          <w:lang w:val="en-US"/>
        </w:rPr>
      </w:pPr>
      <w:r>
        <w:rPr>
          <w:lang w:val="en-US"/>
        </w:rPr>
        <w:t>…</w:t>
      </w:r>
    </w:p>
    <w:p w14:paraId="2B3C85A1" w14:textId="0D95BF2F" w:rsidR="00431CE2" w:rsidRPr="008C3573" w:rsidRDefault="00431CE2" w:rsidP="00573B0C">
      <w:pPr>
        <w:pStyle w:val="Heading3"/>
        <w:rPr>
          <w:lang w:val="en-US"/>
        </w:rPr>
      </w:pPr>
      <w:r w:rsidRPr="008C3573">
        <w:rPr>
          <w:lang w:val="en-US"/>
        </w:rPr>
        <w:t>Keywords</w:t>
      </w:r>
    </w:p>
    <w:p w14:paraId="10829AD3" w14:textId="248A41F6" w:rsidR="00755824" w:rsidRPr="001217F3" w:rsidRDefault="00587AAD" w:rsidP="00331855">
      <w:pPr>
        <w:rPr>
          <w:lang w:val="en-US"/>
        </w:rPr>
      </w:pPr>
      <w:r>
        <w:rPr>
          <w:lang w:val="en-US"/>
        </w:rPr>
        <w:t>data</w:t>
      </w:r>
      <w:r w:rsidRPr="00587AAD">
        <w:rPr>
          <w:lang w:val="en-US"/>
        </w:rPr>
        <w:t xml:space="preserve"> mining; machine learning; </w:t>
      </w:r>
      <w:r>
        <w:rPr>
          <w:lang w:val="en-US"/>
        </w:rPr>
        <w:t>academic success</w:t>
      </w:r>
      <w:r w:rsidRPr="00587AAD">
        <w:rPr>
          <w:lang w:val="en-US"/>
        </w:rPr>
        <w:t xml:space="preserve">; </w:t>
      </w:r>
      <w:r>
        <w:rPr>
          <w:lang w:val="en-US"/>
        </w:rPr>
        <w:t xml:space="preserve">educational analysis; </w:t>
      </w:r>
      <w:r w:rsidRPr="00587AAD">
        <w:rPr>
          <w:lang w:val="en-US"/>
        </w:rPr>
        <w:t>systematic literature review</w:t>
      </w:r>
      <w:r>
        <w:rPr>
          <w:lang w:val="en-US"/>
        </w:rPr>
        <w:t>; bibliographical a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7B123A20" w:rsidR="0045368D" w:rsidRP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p>
    <w:p w14:paraId="23C79E8D" w14:textId="7E1BA215" w:rsidR="0045368D" w:rsidRDefault="0045368D" w:rsidP="0045368D">
      <w:pPr>
        <w:rPr>
          <w:lang w:val="en-US"/>
        </w:rPr>
      </w:pPr>
      <w:r w:rsidRPr="0045368D">
        <w:rPr>
          <w:lang w:val="en-US"/>
        </w:rPr>
        <w:t>One of the most promising tools in this area is machine learning (ML)</w:t>
      </w:r>
      <w:r w:rsidR="00D41C25">
        <w:rPr>
          <w:lang w:val="en-US"/>
        </w:rPr>
        <w:t xml:space="preserve"> </w:t>
      </w:r>
      <w:r w:rsidR="00D41C25">
        <w:rPr>
          <w:lang w:val="en-US"/>
        </w:rPr>
        <w:fldChar w:fldCharType="begin"/>
      </w:r>
      <w:r w:rsidR="00D41C25">
        <w:rPr>
          <w:lang w:val="en-US"/>
        </w:rPr>
        <w:instrText xml:space="preserve"> ADDIN ZOTERO_ITEM CSL_CITATION {"citationID":"RIcctJtU","properties":{"formattedCitation":"(Balaji et al., 2021; Jin, 2023)","plainCitation":"(Balaji et al., 2021; Jin, 2023)","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Balaji et al., 2021; Jin, 2023)</w:t>
      </w:r>
      <w:r w:rsidR="00D41C25">
        <w:rPr>
          <w:lang w:val="en-US"/>
        </w:rPr>
        <w:fldChar w:fldCharType="end"/>
      </w:r>
      <w:r w:rsidRPr="0045368D">
        <w:rPr>
          <w:lang w:val="en-US"/>
        </w:rPr>
        <w:t>. ML allows researchers to analyze large amounts of data to find patterns and make predictions. This can help identify students who might struggle, giving educators the chance to offer support early on. By using data like academic history and student behavior, ML models can provide insights that help improve student outcomes.</w:t>
      </w:r>
    </w:p>
    <w:p w14:paraId="1FAEAAB7" w14:textId="6938C1F5" w:rsidR="00D41C25" w:rsidRDefault="00D41C25" w:rsidP="0045368D">
      <w:pPr>
        <w:rPr>
          <w:lang w:val="en-US"/>
        </w:rPr>
      </w:pPr>
      <w:r>
        <w:rPr>
          <w:lang w:val="en-US"/>
        </w:rPr>
        <w:t xml:space="preserve">Malo </w:t>
      </w:r>
      <w:proofErr w:type="spellStart"/>
      <w:r>
        <w:rPr>
          <w:lang w:val="en-US"/>
        </w:rPr>
        <w:t>več</w:t>
      </w:r>
      <w:proofErr w:type="spellEnd"/>
      <w:r>
        <w:rPr>
          <w:lang w:val="en-US"/>
        </w:rPr>
        <w:t xml:space="preserve"> o ML v </w:t>
      </w:r>
      <w:proofErr w:type="spellStart"/>
      <w:r>
        <w:rPr>
          <w:lang w:val="en-US"/>
        </w:rPr>
        <w:t>edukaciji</w:t>
      </w:r>
      <w:proofErr w:type="spellEnd"/>
    </w:p>
    <w:p w14:paraId="7E834EAE" w14:textId="34095076" w:rsidR="00D41C25" w:rsidRPr="0045368D" w:rsidRDefault="00D41C25" w:rsidP="0045368D">
      <w:pPr>
        <w:rPr>
          <w:lang w:val="en-US"/>
        </w:rPr>
      </w:pPr>
      <w:r>
        <w:rPr>
          <w:noProof/>
        </w:rPr>
        <w:drawing>
          <wp:inline distT="0" distB="0" distL="0" distR="0" wp14:anchorId="6460982E" wp14:editId="485C6FC5">
            <wp:extent cx="3329940" cy="2575271"/>
            <wp:effectExtent l="0" t="0" r="3810" b="0"/>
            <wp:docPr id="821935197"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1903" cy="2576789"/>
                    </a:xfrm>
                    <a:prstGeom prst="rect">
                      <a:avLst/>
                    </a:prstGeom>
                    <a:noFill/>
                    <a:ln>
                      <a:noFill/>
                    </a:ln>
                  </pic:spPr>
                </pic:pic>
              </a:graphicData>
            </a:graphic>
          </wp:inline>
        </w:drawing>
      </w:r>
    </w:p>
    <w:p w14:paraId="7B8BA648" w14:textId="1EBBF490" w:rsidR="00E35248" w:rsidRDefault="00D41C25" w:rsidP="00406C04">
      <w:pPr>
        <w:rPr>
          <w:lang w:val="en-US"/>
        </w:rPr>
      </w:pPr>
      <w:r w:rsidRPr="00D41C25">
        <w:rPr>
          <w:lang w:val="en-US"/>
        </w:rPr>
        <w:t>Many studies have explored different factors that contribute to academic success, such as personal effort, family support, and the learning environment. These factors are crucial and have been widely researched, helping schools and educators develop strategies to support students. However, there is a noticeable gap in bibliometric analyses within this field. Understanding the research trends, publication patterns, and thematic developments through a bibliometric approach can provide valuable insights</w:t>
      </w:r>
    </w:p>
    <w:p w14:paraId="17D1DF07" w14:textId="60BD52D1" w:rsidR="00D236A5" w:rsidRDefault="00D236A5" w:rsidP="00406C04">
      <w:pPr>
        <w:rPr>
          <w:lang w:val="en-US"/>
        </w:rPr>
      </w:pPr>
      <w:r>
        <w:rPr>
          <w:lang w:val="en-US"/>
        </w:rPr>
        <w:t>The present review study is focu</w:t>
      </w:r>
      <w:r w:rsidR="00587AAD">
        <w:rPr>
          <w:lang w:val="en-US"/>
        </w:rPr>
        <w:t>sed</w:t>
      </w:r>
      <w:r>
        <w:rPr>
          <w:lang w:val="en-US"/>
        </w:rPr>
        <w:t xml:space="preserve"> on research about machine learning statistics methods for the prediction of academic success of students and therefore opens the following research questions:</w:t>
      </w:r>
    </w:p>
    <w:p w14:paraId="5F88D0E8" w14:textId="42D2AEFB" w:rsidR="00D236A5" w:rsidRPr="00D236A5" w:rsidRDefault="00D236A5" w:rsidP="00D236A5">
      <w:pPr>
        <w:rPr>
          <w:lang w:val="en-US"/>
        </w:rPr>
      </w:pPr>
      <w:r w:rsidRPr="00D236A5">
        <w:rPr>
          <w:lang w:val="en-US"/>
        </w:rPr>
        <w:t>RQ1: What are the primary research themes and trends in the domain of academic success prediction using machine learning, based on the analysis of abstracts and keyword co-occurrence?</w:t>
      </w:r>
    </w:p>
    <w:p w14:paraId="4242DC1F" w14:textId="72DA48F5" w:rsidR="00D236A5" w:rsidRPr="00D236A5" w:rsidRDefault="00D236A5" w:rsidP="00D236A5">
      <w:pPr>
        <w:rPr>
          <w:lang w:val="en-US"/>
        </w:rPr>
      </w:pPr>
      <w:r w:rsidRPr="00D236A5">
        <w:rPr>
          <w:lang w:val="en-US"/>
        </w:rPr>
        <w:lastRenderedPageBreak/>
        <w:t xml:space="preserve">RQ2: How do publication patterns and cited reference counts vary across different publishers and over time in </w:t>
      </w:r>
      <w:r>
        <w:rPr>
          <w:lang w:val="en-US"/>
        </w:rPr>
        <w:t>t</w:t>
      </w:r>
      <w:r w:rsidRPr="00D236A5">
        <w:rPr>
          <w:lang w:val="en-US"/>
        </w:rPr>
        <w:t>he research on academic success prediction?</w:t>
      </w:r>
    </w:p>
    <w:p w14:paraId="10531492" w14:textId="3B2DC49B" w:rsidR="00D236A5" w:rsidRPr="00D236A5" w:rsidRDefault="00D236A5" w:rsidP="00D236A5">
      <w:pPr>
        <w:rPr>
          <w:lang w:val="en-US"/>
        </w:rPr>
      </w:pPr>
      <w:r w:rsidRPr="00D236A5">
        <w:rPr>
          <w:lang w:val="en-US"/>
        </w:rPr>
        <w:t>RQ3: What is the distribution of publications over the years, and how has the focus on machine learning in predicting academic success evolved in terms of publication frequency and keyword prominence?</w:t>
      </w:r>
    </w:p>
    <w:p w14:paraId="29EC658B" w14:textId="65DC53D6" w:rsidR="00D236A5" w:rsidRPr="00D236A5" w:rsidRDefault="00D236A5" w:rsidP="00D236A5">
      <w:pPr>
        <w:rPr>
          <w:lang w:val="en-US"/>
        </w:rPr>
      </w:pPr>
      <w:r w:rsidRPr="00D236A5">
        <w:rPr>
          <w:lang w:val="en-US"/>
        </w:rPr>
        <w:t>RQ4: Which are the most referenced papers, and how do their cited reference counts correlate with their impact and relevance in the field of academic success prediction?</w:t>
      </w:r>
    </w:p>
    <w:p w14:paraId="3598C0D6" w14:textId="6D004D5A" w:rsidR="00D236A5" w:rsidRDefault="00D236A5" w:rsidP="00D236A5">
      <w:pPr>
        <w:rPr>
          <w:lang w:val="en-US"/>
        </w:rPr>
      </w:pPr>
      <w:r w:rsidRPr="00D236A5">
        <w:rPr>
          <w:lang w:val="en-US"/>
        </w:rPr>
        <w:t>RQ5: What are the characteristics and distribution of publications by language and publisher city, and how do these characteristics influence the citation patterns and research dissemination?</w:t>
      </w:r>
    </w:p>
    <w:p w14:paraId="1797CA80" w14:textId="6D191E2D" w:rsidR="00E94E6B" w:rsidRPr="00D236A5" w:rsidRDefault="00E94E6B" w:rsidP="00D236A5">
      <w:pPr>
        <w:pStyle w:val="Heading2"/>
        <w:numPr>
          <w:ilvl w:val="0"/>
          <w:numId w:val="11"/>
        </w:numPr>
        <w:rPr>
          <w:lang w:val="en-US"/>
        </w:rPr>
      </w:pPr>
      <w:r>
        <w:rPr>
          <w:lang w:val="en-US"/>
        </w:rPr>
        <w:t>Methods</w:t>
      </w:r>
    </w:p>
    <w:p w14:paraId="56B994AC" w14:textId="1E64F32A" w:rsidR="00606F45" w:rsidRDefault="00606F45" w:rsidP="00606F45">
      <w:pPr>
        <w:rPr>
          <w:lang w:val="en-US"/>
        </w:rPr>
      </w:pPr>
      <w:r>
        <w:rPr>
          <w:lang w:val="en-US"/>
        </w:rPr>
        <w:t xml:space="preserve">Study conducted in </w:t>
      </w:r>
      <w:r w:rsidR="00D236A5">
        <w:rPr>
          <w:lang w:val="en-US"/>
        </w:rPr>
        <w:t xml:space="preserve">the academic year </w:t>
      </w:r>
      <w:r>
        <w:rPr>
          <w:lang w:val="en-US"/>
        </w:rPr>
        <w:t>2025 within the subject</w:t>
      </w:r>
      <w:r w:rsidR="00D236A5">
        <w:rPr>
          <w:lang w:val="en-US"/>
        </w:rPr>
        <w:t xml:space="preserve"> of </w:t>
      </w:r>
      <w:proofErr w:type="spellStart"/>
      <w:r w:rsidR="00D236A5">
        <w:rPr>
          <w:lang w:val="en-US"/>
        </w:rPr>
        <w:t>Raziskovalni</w:t>
      </w:r>
      <w:proofErr w:type="spellEnd"/>
      <w:r w:rsidR="00D236A5">
        <w:rPr>
          <w:lang w:val="en-US"/>
        </w:rPr>
        <w:t xml:space="preserve"> seminar on PhD program </w:t>
      </w:r>
      <w:proofErr w:type="spellStart"/>
      <w:r w:rsidR="00D236A5">
        <w:rPr>
          <w:lang w:val="en-US"/>
        </w:rPr>
        <w:t>Edukacijske</w:t>
      </w:r>
      <w:proofErr w:type="spellEnd"/>
      <w:r w:rsidR="00D236A5">
        <w:rPr>
          <w:lang w:val="en-US"/>
        </w:rPr>
        <w:t xml:space="preserve"> </w:t>
      </w:r>
      <w:proofErr w:type="spellStart"/>
      <w:proofErr w:type="gramStart"/>
      <w:r w:rsidR="00D236A5">
        <w:rPr>
          <w:lang w:val="en-US"/>
        </w:rPr>
        <w:t>vede</w:t>
      </w:r>
      <w:proofErr w:type="spellEnd"/>
      <w:r w:rsidR="00D236A5">
        <w:rPr>
          <w:lang w:val="en-US"/>
        </w:rPr>
        <w:t>..</w:t>
      </w:r>
      <w:proofErr w:type="gramEnd"/>
      <w:r>
        <w:rPr>
          <w:lang w:val="en-US"/>
        </w:rPr>
        <w:t xml:space="preserve"> …</w:t>
      </w:r>
      <w:r w:rsidRPr="00606F45">
        <w:rPr>
          <w:lang w:val="en-US"/>
        </w:rPr>
        <w:t xml:space="preserve">. To establish a rigorous, transparent, reproducible and adaptable review study, the search process was conducted based on the </w:t>
      </w:r>
      <w:r w:rsidR="00D236A5">
        <w:rPr>
          <w:lang w:val="en-US"/>
        </w:rPr>
        <w:t>PRISMA protocol.</w:t>
      </w:r>
    </w:p>
    <w:p w14:paraId="2DA1646B" w14:textId="53182BD0" w:rsidR="003C604F" w:rsidRPr="00D236A5" w:rsidRDefault="003C604F" w:rsidP="00606F45">
      <w:pPr>
        <w:rPr>
          <w:lang w:val="en-US"/>
        </w:rPr>
      </w:pPr>
      <w:r>
        <w:rPr>
          <w:lang w:val="en-US"/>
        </w:rPr>
        <w:t xml:space="preserve">Preliminary analysis included SCOPUS, WOS, </w:t>
      </w:r>
      <w:r w:rsidRPr="003C604F">
        <w:rPr>
          <w:lang w:val="en-US"/>
        </w:rPr>
        <w:t>Taylor &amp; Francis</w:t>
      </w:r>
      <w:r>
        <w:rPr>
          <w:lang w:val="en-US"/>
        </w:rPr>
        <w:t xml:space="preserve"> databases, and register </w:t>
      </w:r>
      <w:proofErr w:type="spellStart"/>
      <w:r>
        <w:rPr>
          <w:lang w:val="en-US"/>
        </w:rPr>
        <w:t>Digitalni</w:t>
      </w:r>
      <w:proofErr w:type="spellEnd"/>
      <w:r>
        <w:rPr>
          <w:lang w:val="en-US"/>
        </w:rPr>
        <w:t xml:space="preserve"> portal </w:t>
      </w:r>
      <w:proofErr w:type="spellStart"/>
      <w:r>
        <w:rPr>
          <w:lang w:val="en-US"/>
        </w:rPr>
        <w:t>Univerze</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Primorskem</w:t>
      </w:r>
      <w:proofErr w:type="spellEnd"/>
      <w:r>
        <w:rPr>
          <w:lang w:val="en-US"/>
        </w:rPr>
        <w:t>. A comparison between the databases and registries yielded high overlap for</w:t>
      </w:r>
      <w:r w:rsidR="00970912">
        <w:rPr>
          <w:lang w:val="en-US"/>
        </w:rPr>
        <w:t xml:space="preserve"> thematic of prediction of academic success using machine learning techniques. For the final bibliometric study WOS database was chosen, as it allows science citation index, which was one of the research questions. For the review articles from all selected databases and registries were accounted for, based on their importance.</w:t>
      </w:r>
    </w:p>
    <w:p w14:paraId="4DD5C1CF" w14:textId="1EC5C0C1" w:rsidR="00587AAD" w:rsidRDefault="00E32C0D" w:rsidP="00587AAD">
      <w:r w:rsidRPr="00E32C0D">
        <w:t xml:space="preserve">For the final report in this article, the final search in the WOS core collection was conducted in </w:t>
      </w:r>
      <w:proofErr w:type="gramStart"/>
      <w:r>
        <w:t xml:space="preserve">January </w:t>
      </w:r>
      <w:r w:rsidRPr="00E32C0D">
        <w:t xml:space="preserve"> 202</w:t>
      </w:r>
      <w:r>
        <w:t>5</w:t>
      </w:r>
      <w:proofErr w:type="gramEnd"/>
      <w:r w:rsidRPr="00E32C0D">
        <w:t>. The search string applied was</w:t>
      </w:r>
      <w:r w:rsidR="00496189">
        <w:t xml:space="preserve"> </w:t>
      </w:r>
      <w:r w:rsidRPr="00D23195">
        <w:rPr>
          <w:i/>
          <w:iCs/>
        </w:rPr>
        <w:t>("machine learning" OR "ML") AND ("predicting academic success" OR "academic performance prediction" OR "student success prediction") AND ("educational sciences" OR "education")</w:t>
      </w:r>
      <w:r w:rsidRPr="00E32C0D">
        <w:t xml:space="preserve">. As Prisma flowchart indicates in </w:t>
      </w:r>
      <w:r w:rsidR="00D236A5">
        <w:t>FIGURE</w:t>
      </w:r>
      <w:r w:rsidRPr="00E32C0D">
        <w:t xml:space="preserve">, the search results in </w:t>
      </w:r>
      <w:r w:rsidR="00970912">
        <w:t>286</w:t>
      </w:r>
      <w:r w:rsidRPr="00E32C0D">
        <w:t xml:space="preserve"> matches. This </w:t>
      </w:r>
      <w:proofErr w:type="gramStart"/>
      <w:r w:rsidRPr="00E32C0D">
        <w:t xml:space="preserve">was </w:t>
      </w:r>
      <w:r w:rsidR="00970912">
        <w:t xml:space="preserve"> later</w:t>
      </w:r>
      <w:proofErr w:type="gramEnd"/>
      <w:r w:rsidR="00970912">
        <w:t xml:space="preserve"> </w:t>
      </w:r>
      <w:r w:rsidRPr="00E32C0D">
        <w:t xml:space="preserve">reduced to article publications in the English language which resulted in </w:t>
      </w:r>
      <w:r w:rsidR="00970912">
        <w:t xml:space="preserve">X </w:t>
      </w:r>
      <w:r w:rsidRPr="00E32C0D">
        <w:t xml:space="preserve"> matches which were further screened based on a title and abstract. From </w:t>
      </w:r>
      <w:r w:rsidR="00970912">
        <w:t xml:space="preserve">X </w:t>
      </w:r>
      <w:r w:rsidRPr="00E32C0D">
        <w:t xml:space="preserve">matches the final screening </w:t>
      </w:r>
      <w:r w:rsidR="00970912">
        <w:t xml:space="preserve">for the review </w:t>
      </w:r>
      <w:proofErr w:type="gramStart"/>
      <w:r w:rsidR="00970912">
        <w:t xml:space="preserve">was </w:t>
      </w:r>
      <w:r w:rsidRPr="00E32C0D">
        <w:t>.</w:t>
      </w:r>
      <w:proofErr w:type="gramEnd"/>
      <w:r w:rsidR="00970912" w:rsidRPr="00970912">
        <w:t xml:space="preserve"> </w:t>
      </w:r>
      <w:r w:rsidR="00970912" w:rsidRPr="00970912">
        <w:t xml:space="preserve">While we acknowledge that there may be </w:t>
      </w:r>
      <w:r w:rsidR="00970912">
        <w:t xml:space="preserve">relevant </w:t>
      </w:r>
      <w:r w:rsidR="00970912" w:rsidRPr="00970912">
        <w:t>articles not included in this review</w:t>
      </w:r>
      <w:r w:rsidR="00970912">
        <w:t xml:space="preserve"> …</w:t>
      </w:r>
      <w:r w:rsidR="00587AAD">
        <w:t xml:space="preserve"> </w:t>
      </w:r>
      <w:r w:rsidR="00587AAD">
        <w:t>Exclusion Criteria</w:t>
      </w:r>
      <w:r w:rsidR="00587AAD">
        <w:t xml:space="preserve"> were</w:t>
      </w:r>
      <w:r w:rsidR="00587AAD">
        <w:t>:</w:t>
      </w:r>
    </w:p>
    <w:p w14:paraId="1C7903D5" w14:textId="77777777" w:rsidR="00587AAD" w:rsidRDefault="00587AAD" w:rsidP="00587AAD">
      <w:r>
        <w:t xml:space="preserve">Review </w:t>
      </w:r>
      <w:proofErr w:type="gramStart"/>
      <w:r>
        <w:t>articles;</w:t>
      </w:r>
      <w:proofErr w:type="gramEnd"/>
    </w:p>
    <w:p w14:paraId="6994CFDA" w14:textId="77777777" w:rsidR="00587AAD" w:rsidRDefault="00587AAD" w:rsidP="00587AAD">
      <w:r>
        <w:t xml:space="preserve">Book </w:t>
      </w:r>
      <w:proofErr w:type="gramStart"/>
      <w:r>
        <w:t>chapters;</w:t>
      </w:r>
      <w:proofErr w:type="gramEnd"/>
    </w:p>
    <w:p w14:paraId="0CF6D75C" w14:textId="77777777" w:rsidR="00587AAD" w:rsidRDefault="00587AAD" w:rsidP="00587AAD">
      <w:r>
        <w:t xml:space="preserve">Factor </w:t>
      </w:r>
      <w:proofErr w:type="gramStart"/>
      <w:r>
        <w:t>analysis;</w:t>
      </w:r>
      <w:proofErr w:type="gramEnd"/>
    </w:p>
    <w:p w14:paraId="2A707B11" w14:textId="74B08CE1" w:rsidR="00D236A5" w:rsidRDefault="00587AAD" w:rsidP="00587AAD">
      <w:r>
        <w:t>Articles not written in the English language.</w:t>
      </w:r>
    </w:p>
    <w:p w14:paraId="20184429" w14:textId="1FE81A52" w:rsidR="00E32C0D" w:rsidRDefault="00E32C0D" w:rsidP="00606F45">
      <w:r w:rsidRPr="00E32C0D">
        <w:t xml:space="preserve"> The final selection of </w:t>
      </w:r>
      <w:r w:rsidR="00970912">
        <w:t>286</w:t>
      </w:r>
      <w:r w:rsidRPr="00E32C0D">
        <w:t xml:space="preserve"> articles was analysed </w:t>
      </w:r>
      <w:r w:rsidR="00D236A5">
        <w:t xml:space="preserve">using Python programming language </w:t>
      </w:r>
      <w:r w:rsidRPr="00E32C0D">
        <w:t>to construct and visualize the bibliometric network</w:t>
      </w:r>
    </w:p>
    <w:p w14:paraId="7BF7EB2C" w14:textId="77777777" w:rsidR="00D236A5" w:rsidRDefault="00D236A5" w:rsidP="00D236A5">
      <w:pPr>
        <w:spacing w:after="0" w:line="240" w:lineRule="auto"/>
      </w:pPr>
    </w:p>
    <w:p w14:paraId="7105E49A" w14:textId="77777777" w:rsidR="00D236A5" w:rsidRDefault="00D236A5" w:rsidP="00D236A5">
      <w:pPr>
        <w:spacing w:after="0" w:line="240" w:lineRule="auto"/>
      </w:pPr>
      <w:r>
        <w:rPr>
          <w:noProof/>
        </w:rPr>
        <mc:AlternateContent>
          <mc:Choice Requires="wps">
            <w:drawing>
              <wp:anchor distT="0" distB="0" distL="114300" distR="114300" simplePos="0" relativeHeight="251660288" behindDoc="0" locked="0" layoutInCell="1" allowOverlap="1" wp14:anchorId="5AB9B065" wp14:editId="20B1070F">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A4137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7867417" w14:textId="0D2576E3"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removed for other reasons (n = </w:t>
                            </w:r>
                            <w:r w:rsidR="00D23195">
                              <w:rPr>
                                <w:rFonts w:ascii="Arial" w:hAnsi="Arial" w:cs="Arial"/>
                                <w:color w:val="000000" w:themeColor="text1"/>
                                <w:sz w:val="18"/>
                                <w:szCs w:val="20"/>
                              </w:rPr>
                              <w:t>8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9B065" id="Rectangle 2" o:spid="_x0000_s1026" style="position:absolute;left:0;text-align:left;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" filled="f" strokecolor="black [3213]" strokeweight="1pt">
                <v:textbox>
                  <w:txbxContent>
                    <w:p w14:paraId="64A4137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27867417" w14:textId="0D2576E3"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removed for other reasons (n = </w:t>
                      </w:r>
                      <w:r w:rsidR="00D23195">
                        <w:rPr>
                          <w:rFonts w:ascii="Arial" w:hAnsi="Arial" w:cs="Arial"/>
                          <w:color w:val="000000" w:themeColor="text1"/>
                          <w:sz w:val="18"/>
                          <w:szCs w:val="20"/>
                        </w:rPr>
                        <w:t>86</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4268814C" wp14:editId="3E3518F3">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D392FA"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CBA5677" w14:textId="5E665628"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3C604F">
                              <w:rPr>
                                <w:rFonts w:ascii="Arial" w:hAnsi="Arial" w:cs="Arial"/>
                                <w:color w:val="000000" w:themeColor="text1"/>
                                <w:sz w:val="18"/>
                                <w:szCs w:val="20"/>
                              </w:rPr>
                              <w:t>286</w:t>
                            </w:r>
                            <w:r>
                              <w:rPr>
                                <w:rFonts w:ascii="Arial" w:hAnsi="Arial" w:cs="Arial"/>
                                <w:color w:val="000000" w:themeColor="text1"/>
                                <w:sz w:val="18"/>
                                <w:szCs w:val="20"/>
                              </w:rPr>
                              <w:t>)</w:t>
                            </w:r>
                          </w:p>
                          <w:p w14:paraId="3393DE4F" w14:textId="40735DF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gisters (n = </w:t>
                            </w:r>
                            <w:r w:rsidR="00D23195">
                              <w:rPr>
                                <w:rFonts w:ascii="Arial" w:hAnsi="Arial" w:cs="Arial"/>
                                <w:color w:val="000000" w:themeColor="text1"/>
                                <w:sz w:val="18"/>
                                <w:szCs w:val="20"/>
                              </w:rPr>
                              <w:t>86</w:t>
                            </w:r>
                            <w:r>
                              <w:rPr>
                                <w:rFonts w:ascii="Arial" w:hAnsi="Arial" w:cs="Arial"/>
                                <w:color w:val="000000" w:themeColor="text1"/>
                                <w:sz w:val="18"/>
                                <w:szCs w:val="20"/>
                              </w:rPr>
                              <w:t>)</w:t>
                            </w:r>
                            <w:r w:rsidR="003C604F">
                              <w:rPr>
                                <w:rFonts w:ascii="Arial" w:hAnsi="Arial" w:cs="Arial"/>
                                <w:color w:val="000000" w:themeColor="text1"/>
                                <w:sz w:val="18"/>
                                <w:szCs w:val="20"/>
                              </w:rPr>
                              <w:t xml:space="preserve"> (</w:t>
                            </w:r>
                            <w:proofErr w:type="spellStart"/>
                            <w:r w:rsidR="003C604F">
                              <w:rPr>
                                <w:rFonts w:ascii="Arial" w:hAnsi="Arial" w:cs="Arial"/>
                                <w:color w:val="000000" w:themeColor="text1"/>
                                <w:sz w:val="18"/>
                                <w:szCs w:val="20"/>
                              </w:rPr>
                              <w:t>digital</w:t>
                            </w:r>
                            <w:r w:rsidR="00970912">
                              <w:rPr>
                                <w:rFonts w:ascii="Arial" w:hAnsi="Arial" w:cs="Arial"/>
                                <w:color w:val="000000" w:themeColor="text1"/>
                                <w:sz w:val="18"/>
                                <w:szCs w:val="20"/>
                              </w:rPr>
                              <w:t>ni</w:t>
                            </w:r>
                            <w:proofErr w:type="spellEnd"/>
                            <w:r w:rsidR="003C604F">
                              <w:rPr>
                                <w:rFonts w:ascii="Arial" w:hAnsi="Arial" w:cs="Arial"/>
                                <w:color w:val="000000" w:themeColor="text1"/>
                                <w:sz w:val="18"/>
                                <w:szCs w:val="20"/>
                              </w:rPr>
                              <w:t xml:space="preserve"> por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8814C" id="Rectangle 1" o:spid="_x0000_s1027" style="position:absolute;left:0;text-align:left;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GwFsgiAIAAHEFAAAOAAAAAAAAAAAAAAAAAC4CAABkcnMvZTJvRG9jLnhtbFBLAQItABQA&#10;BgAIAAAAIQCRES5x4QAAAAkBAAAPAAAAAAAAAAAAAAAAAOIEAABkcnMvZG93bnJldi54bWxQSwUG&#10;AAAAAAQABADzAAAA8AUAAAAA&#10;" filled="f" strokecolor="black [3213]" strokeweight="1pt">
                <v:textbox>
                  <w:txbxContent>
                    <w:p w14:paraId="31D392FA"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CBA5677" w14:textId="5E665628"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3C604F">
                        <w:rPr>
                          <w:rFonts w:ascii="Arial" w:hAnsi="Arial" w:cs="Arial"/>
                          <w:color w:val="000000" w:themeColor="text1"/>
                          <w:sz w:val="18"/>
                          <w:szCs w:val="20"/>
                        </w:rPr>
                        <w:t>286</w:t>
                      </w:r>
                      <w:r>
                        <w:rPr>
                          <w:rFonts w:ascii="Arial" w:hAnsi="Arial" w:cs="Arial"/>
                          <w:color w:val="000000" w:themeColor="text1"/>
                          <w:sz w:val="18"/>
                          <w:szCs w:val="20"/>
                        </w:rPr>
                        <w:t>)</w:t>
                      </w:r>
                    </w:p>
                    <w:p w14:paraId="3393DE4F" w14:textId="40735DF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gisters (n = </w:t>
                      </w:r>
                      <w:r w:rsidR="00D23195">
                        <w:rPr>
                          <w:rFonts w:ascii="Arial" w:hAnsi="Arial" w:cs="Arial"/>
                          <w:color w:val="000000" w:themeColor="text1"/>
                          <w:sz w:val="18"/>
                          <w:szCs w:val="20"/>
                        </w:rPr>
                        <w:t>86</w:t>
                      </w:r>
                      <w:r>
                        <w:rPr>
                          <w:rFonts w:ascii="Arial" w:hAnsi="Arial" w:cs="Arial"/>
                          <w:color w:val="000000" w:themeColor="text1"/>
                          <w:sz w:val="18"/>
                          <w:szCs w:val="20"/>
                        </w:rPr>
                        <w:t>)</w:t>
                      </w:r>
                      <w:r w:rsidR="003C604F">
                        <w:rPr>
                          <w:rFonts w:ascii="Arial" w:hAnsi="Arial" w:cs="Arial"/>
                          <w:color w:val="000000" w:themeColor="text1"/>
                          <w:sz w:val="18"/>
                          <w:szCs w:val="20"/>
                        </w:rPr>
                        <w:t xml:space="preserve"> (</w:t>
                      </w:r>
                      <w:proofErr w:type="spellStart"/>
                      <w:r w:rsidR="003C604F">
                        <w:rPr>
                          <w:rFonts w:ascii="Arial" w:hAnsi="Arial" w:cs="Arial"/>
                          <w:color w:val="000000" w:themeColor="text1"/>
                          <w:sz w:val="18"/>
                          <w:szCs w:val="20"/>
                        </w:rPr>
                        <w:t>digital</w:t>
                      </w:r>
                      <w:r w:rsidR="00970912">
                        <w:rPr>
                          <w:rFonts w:ascii="Arial" w:hAnsi="Arial" w:cs="Arial"/>
                          <w:color w:val="000000" w:themeColor="text1"/>
                          <w:sz w:val="18"/>
                          <w:szCs w:val="20"/>
                        </w:rPr>
                        <w:t>ni</w:t>
                      </w:r>
                      <w:proofErr w:type="spellEnd"/>
                      <w:r w:rsidR="003C604F">
                        <w:rPr>
                          <w:rFonts w:ascii="Arial" w:hAnsi="Arial" w:cs="Arial"/>
                          <w:color w:val="000000" w:themeColor="text1"/>
                          <w:sz w:val="18"/>
                          <w:szCs w:val="20"/>
                        </w:rPr>
                        <w:t xml:space="preserve"> portal)</w:t>
                      </w:r>
                    </w:p>
                  </w:txbxContent>
                </v:textbox>
              </v:rect>
            </w:pict>
          </mc:Fallback>
        </mc:AlternateContent>
      </w:r>
    </w:p>
    <w:p w14:paraId="0A1FDE43" w14:textId="77777777" w:rsidR="00D236A5" w:rsidRDefault="00D236A5" w:rsidP="00D236A5">
      <w:pPr>
        <w:spacing w:after="0" w:line="240" w:lineRule="auto"/>
      </w:pPr>
    </w:p>
    <w:p w14:paraId="039E5CA0" w14:textId="77777777" w:rsidR="00D236A5" w:rsidRDefault="00D236A5" w:rsidP="00D236A5">
      <w:pPr>
        <w:spacing w:after="0" w:line="240" w:lineRule="auto"/>
      </w:pPr>
      <w:r>
        <w:rPr>
          <w:noProof/>
        </w:rPr>
        <mc:AlternateContent>
          <mc:Choice Requires="wps">
            <w:drawing>
              <wp:anchor distT="0" distB="0" distL="114300" distR="114300" simplePos="0" relativeHeight="251672576" behindDoc="0" locked="0" layoutInCell="1" allowOverlap="1" wp14:anchorId="160B020A" wp14:editId="3F59F25B">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93E7D8B" w14:textId="77777777" w:rsidR="00D236A5" w:rsidRPr="001502CF" w:rsidRDefault="00D236A5" w:rsidP="00D236A5">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0B020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31.8pt;margin-top:17.5pt;width:100.55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" fillcolor="#9cc2e5 [1944]" strokecolor="black [3213]" strokeweight="1pt">
                <v:textbox>
                  <w:txbxContent>
                    <w:p w14:paraId="693E7D8B" w14:textId="77777777" w:rsidR="00D236A5" w:rsidRPr="001502CF" w:rsidRDefault="00D236A5" w:rsidP="00D236A5">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D542703" w14:textId="77777777" w:rsidR="00D236A5" w:rsidRDefault="00D236A5" w:rsidP="00D236A5">
      <w:pPr>
        <w:spacing w:after="0" w:line="240" w:lineRule="auto"/>
      </w:pPr>
    </w:p>
    <w:p w14:paraId="50698378" w14:textId="77777777" w:rsidR="00D236A5" w:rsidRDefault="00D236A5" w:rsidP="00D236A5">
      <w:pPr>
        <w:spacing w:after="0" w:line="240" w:lineRule="auto"/>
      </w:pPr>
      <w:r>
        <w:rPr>
          <w:noProof/>
        </w:rPr>
        <mc:AlternateContent>
          <mc:Choice Requires="wps">
            <w:drawing>
              <wp:anchor distT="0" distB="0" distL="114300" distR="114300" simplePos="0" relativeHeight="251668480" behindDoc="0" locked="0" layoutInCell="1" allowOverlap="1" wp14:anchorId="78B353CA" wp14:editId="12A25835">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F43C852"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7AE5634A" w14:textId="77777777" w:rsidR="00D236A5" w:rsidRDefault="00D236A5" w:rsidP="00D236A5">
      <w:pPr>
        <w:spacing w:after="0" w:line="240" w:lineRule="auto"/>
      </w:pPr>
    </w:p>
    <w:p w14:paraId="4D1EFFC6" w14:textId="77777777" w:rsidR="00D236A5" w:rsidRDefault="00D236A5" w:rsidP="00D236A5">
      <w:pPr>
        <w:spacing w:after="0" w:line="240" w:lineRule="auto"/>
      </w:pPr>
    </w:p>
    <w:p w14:paraId="39472C5E" w14:textId="77777777" w:rsidR="00D236A5" w:rsidRDefault="00D236A5" w:rsidP="00D236A5">
      <w:pPr>
        <w:spacing w:after="0" w:line="240" w:lineRule="auto"/>
      </w:pPr>
      <w:r>
        <w:rPr>
          <w:noProof/>
        </w:rPr>
        <mc:AlternateContent>
          <mc:Choice Requires="wps">
            <w:drawing>
              <wp:anchor distT="0" distB="0" distL="114300" distR="114300" simplePos="0" relativeHeight="251675648" behindDoc="0" locked="0" layoutInCell="1" allowOverlap="1" wp14:anchorId="791EAB6A" wp14:editId="28A2EA42">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43FE26" id="Straight Arrow Connector 27" o:spid="_x0000_s1026" type="#_x0000_t32" style="position:absolute;margin-left:110.25pt;margin-top:10.15pt;width:0;height:22.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strokecolor="black [3213]" strokeweight=".5pt">
                <v:stroke endarrow="block" joinstyle="miter"/>
              </v:shape>
            </w:pict>
          </mc:Fallback>
        </mc:AlternateContent>
      </w:r>
    </w:p>
    <w:p w14:paraId="7A7DD907" w14:textId="77777777" w:rsidR="00D236A5" w:rsidRDefault="00D236A5" w:rsidP="00D236A5">
      <w:pPr>
        <w:spacing w:after="0" w:line="240" w:lineRule="auto"/>
      </w:pPr>
    </w:p>
    <w:p w14:paraId="48FBDB4D" w14:textId="77777777" w:rsidR="00D236A5" w:rsidRDefault="00D236A5" w:rsidP="00D236A5">
      <w:pPr>
        <w:spacing w:after="0" w:line="240" w:lineRule="auto"/>
      </w:pPr>
      <w:r>
        <w:rPr>
          <w:noProof/>
        </w:rPr>
        <w:lastRenderedPageBreak/>
        <mc:AlternateContent>
          <mc:Choice Requires="wps">
            <w:drawing>
              <wp:anchor distT="0" distB="0" distL="114300" distR="114300" simplePos="0" relativeHeight="251669504" behindDoc="0" locked="0" layoutInCell="1" allowOverlap="1" wp14:anchorId="0D01BD6C" wp14:editId="16CC8ABD">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204143"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3FF33878" wp14:editId="70CA3C31">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F55CB5" w14:textId="0244AA5A"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r w:rsidR="003C604F">
                              <w:rPr>
                                <w:rFonts w:ascii="Arial" w:hAnsi="Arial" w:cs="Arial"/>
                                <w:color w:val="000000" w:themeColor="text1"/>
                                <w:sz w:val="18"/>
                                <w:szCs w:val="20"/>
                              </w:rPr>
                              <w:t xml:space="preserve"> based on title, abstract and key words</w:t>
                            </w:r>
                          </w:p>
                          <w:p w14:paraId="3CF22A1A" w14:textId="0464BB73"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F33878" id="Rectangle 3" o:spid="_x0000_s1029" style="position:absolute;left:0;text-align:left;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AghwIAAHA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0fNeLOD8rh1xEHXNN7yjcKHvGc+bJnDLsG3x84P&#10;j7hIDU1Bod9RUoH79d591MfiRSklDXZdQf3PPXOCEv3NYFl/yWez2KbpMJtfxfpy55LducTs6zVg&#10;MeQ4YyxP26gf9LCVDuoXHBCr6BVFzHD0XVAe3HBYh24a4IjhYrVKatialoV782R5BI88x0J9bl+Y&#10;s301B+yDBxg6lC3eFHWnGy0NrPYBpEoVf+K1fwFs61RK/QiKc+P8nLROg3L5Gw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yfxgIIcCAABwBQAADgAAAAAAAAAAAAAAAAAuAgAAZHJzL2Uyb0RvYy54bWxQSwECLQAUAAYA&#10;CAAAACEAac+SIOAAAAAIAQAADwAAAAAAAAAAAAAAAADhBAAAZHJzL2Rvd25yZXYueG1sUEsFBgAA&#10;AAAEAAQA8wAAAO4FAAAAAA==&#10;" filled="f" strokecolor="black [3213]" strokeweight="1pt">
                <v:textbox>
                  <w:txbxContent>
                    <w:p w14:paraId="01F55CB5" w14:textId="0244AA5A"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r w:rsidR="003C604F">
                        <w:rPr>
                          <w:rFonts w:ascii="Arial" w:hAnsi="Arial" w:cs="Arial"/>
                          <w:color w:val="000000" w:themeColor="text1"/>
                          <w:sz w:val="18"/>
                          <w:szCs w:val="20"/>
                        </w:rPr>
                        <w:t xml:space="preserve"> based on title, abstract and key words</w:t>
                      </w:r>
                    </w:p>
                    <w:p w14:paraId="3CF22A1A" w14:textId="0464BB73"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19741386" wp14:editId="151DA891">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2B330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B51AEDF" w14:textId="7777777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41386" id="Rectangle 4" o:spid="_x0000_s1030" style="position:absolute;left:0;text-align:left;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s3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" filled="f" strokecolor="black [3213]" strokeweight="1pt">
                <v:textbox>
                  <w:txbxContent>
                    <w:p w14:paraId="632B330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B51AEDF" w14:textId="7777777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v:textbox>
              </v:rect>
            </w:pict>
          </mc:Fallback>
        </mc:AlternateContent>
      </w:r>
    </w:p>
    <w:p w14:paraId="0118F942" w14:textId="77777777" w:rsidR="00D236A5" w:rsidRDefault="00D236A5" w:rsidP="00D236A5">
      <w:pPr>
        <w:spacing w:after="0" w:line="240" w:lineRule="auto"/>
      </w:pPr>
    </w:p>
    <w:p w14:paraId="361F1C1D" w14:textId="77777777" w:rsidR="00D236A5" w:rsidRDefault="00D236A5" w:rsidP="00D236A5">
      <w:pPr>
        <w:spacing w:after="0" w:line="240" w:lineRule="auto"/>
      </w:pPr>
    </w:p>
    <w:p w14:paraId="628654C8" w14:textId="77777777" w:rsidR="00D236A5" w:rsidRDefault="00D236A5" w:rsidP="00D236A5">
      <w:pPr>
        <w:spacing w:after="0" w:line="240" w:lineRule="auto"/>
      </w:pPr>
      <w:r>
        <w:rPr>
          <w:noProof/>
        </w:rPr>
        <mc:AlternateContent>
          <mc:Choice Requires="wps">
            <w:drawing>
              <wp:anchor distT="0" distB="0" distL="114300" distR="114300" simplePos="0" relativeHeight="251676672" behindDoc="0" locked="0" layoutInCell="1" allowOverlap="1" wp14:anchorId="2DD86E96" wp14:editId="631734E6">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DC3C88" id="Straight Arrow Connector 35" o:spid="_x0000_s1026" type="#_x0000_t32" style="position:absolute;margin-left:110.25pt;margin-top:7.8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566F7690" w14:textId="77777777" w:rsidR="00D236A5" w:rsidRDefault="00D236A5" w:rsidP="00D236A5">
      <w:pPr>
        <w:spacing w:after="0" w:line="240" w:lineRule="auto"/>
      </w:pPr>
    </w:p>
    <w:p w14:paraId="0D246076" w14:textId="565694E2" w:rsidR="00D236A5" w:rsidRDefault="00D236A5" w:rsidP="00D236A5">
      <w:pPr>
        <w:spacing w:after="0" w:line="240" w:lineRule="auto"/>
      </w:pPr>
      <w:r w:rsidRPr="00560609">
        <w:rPr>
          <w:noProof/>
        </w:rPr>
        <mc:AlternateContent>
          <mc:Choice Requires="wps">
            <w:drawing>
              <wp:anchor distT="0" distB="0" distL="114300" distR="114300" simplePos="0" relativeHeight="251663360" behindDoc="0" locked="0" layoutInCell="1" allowOverlap="1" wp14:anchorId="0C55558B" wp14:editId="40BF5DE2">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084D42"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E88BFBC" w14:textId="06910475"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5558B" id="Rectangle 5" o:spid="_x0000_s1031" style="position:absolute;left:0;text-align:left;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" filled="f" strokecolor="black [3213]" strokeweight="1pt">
                <v:textbox>
                  <w:txbxContent>
                    <w:p w14:paraId="59084D42"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E88BFBC" w14:textId="06910475"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08817D46" wp14:editId="6AAF958F">
                <wp:simplePos x="0" y="0"/>
                <wp:positionH relativeFrom="column">
                  <wp:posOffset>2463165</wp:posOffset>
                </wp:positionH>
                <wp:positionV relativeFrom="paragraph">
                  <wp:posOffset>320675</wp:posOffset>
                </wp:positionV>
                <wp:extent cx="563245" cy="0"/>
                <wp:effectExtent l="0" t="76200" r="27305" b="95250"/>
                <wp:wrapNone/>
                <wp:docPr id="16" name="Straight Arrow Connector 16"/>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0CD69E" id="Straight Arrow Connector 16" o:spid="_x0000_s1026" type="#_x0000_t32" style="position:absolute;margin-left:193.95pt;margin-top:25.25pt;width:44.3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4384" behindDoc="0" locked="0" layoutInCell="1" allowOverlap="1" wp14:anchorId="6D097274" wp14:editId="1E78AE60">
                <wp:simplePos x="0" y="0"/>
                <wp:positionH relativeFrom="column">
                  <wp:posOffset>3049270</wp:posOffset>
                </wp:positionH>
                <wp:positionV relativeFrom="paragraph">
                  <wp:posOffset>66675</wp:posOffset>
                </wp:positionV>
                <wp:extent cx="1887220" cy="526415"/>
                <wp:effectExtent l="0" t="0" r="17780" b="26035"/>
                <wp:wrapNone/>
                <wp:docPr id="6" name="Rectangle 6"/>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CE9CF7"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10685DD1" w14:textId="7777777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097274" id="Rectangle 6" o:spid="_x0000_s1032" style="position:absolute;left:0;text-align:left;margin-left:240.1pt;margin-top:5.25pt;width:148.6pt;height:4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" filled="f" strokecolor="black [3213]" strokeweight="1pt">
                <v:textbox>
                  <w:txbxContent>
                    <w:p w14:paraId="0BCE9CF7"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not retrieved</w:t>
                      </w:r>
                    </w:p>
                    <w:p w14:paraId="10685DD1" w14:textId="7777777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v:textbox>
              </v:rect>
            </w:pict>
          </mc:Fallback>
        </mc:AlternateContent>
      </w:r>
    </w:p>
    <w:p w14:paraId="479542CB" w14:textId="78A6CBF9" w:rsidR="00D236A5" w:rsidRDefault="00D236A5" w:rsidP="00D236A5">
      <w:pPr>
        <w:spacing w:after="0" w:line="240" w:lineRule="auto"/>
      </w:pPr>
    </w:p>
    <w:p w14:paraId="44303ADD" w14:textId="1E3F2CCF" w:rsidR="00D236A5" w:rsidRDefault="00D236A5" w:rsidP="00D236A5">
      <w:pPr>
        <w:spacing w:after="0" w:line="240" w:lineRule="auto"/>
      </w:pPr>
      <w:r>
        <w:rPr>
          <w:noProof/>
        </w:rPr>
        <mc:AlternateContent>
          <mc:Choice Requires="wps">
            <w:drawing>
              <wp:anchor distT="0" distB="0" distL="114300" distR="114300" simplePos="0" relativeHeight="251673600" behindDoc="0" locked="0" layoutInCell="1" allowOverlap="1" wp14:anchorId="16C65173" wp14:editId="52EB7895">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C5CA5C" w14:textId="77777777" w:rsidR="00D236A5"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F1050A" w14:textId="77777777" w:rsidR="00D236A5" w:rsidRPr="001502CF" w:rsidRDefault="00D236A5" w:rsidP="00D236A5">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65173" id="Flowchart: Alternate Process 32" o:spid="_x0000_s1033" type="#_x0000_t176" style="position:absolute;left:0;text-align:left;margin-left:-91.4pt;margin-top:11.05pt;width:219.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" fillcolor="#9cc2e5 [1944]" strokecolor="black [3213]" strokeweight="1pt">
                <v:textbox>
                  <w:txbxContent>
                    <w:p w14:paraId="52C5CA5C" w14:textId="77777777" w:rsidR="00D236A5"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F1050A" w14:textId="77777777" w:rsidR="00D236A5" w:rsidRPr="001502CF" w:rsidRDefault="00D236A5" w:rsidP="00D236A5">
                      <w:pPr>
                        <w:spacing w:after="0" w:line="240" w:lineRule="auto"/>
                        <w:rPr>
                          <w:rFonts w:ascii="Arial" w:hAnsi="Arial" w:cs="Arial"/>
                          <w:b/>
                          <w:color w:val="000000" w:themeColor="text1"/>
                          <w:sz w:val="18"/>
                          <w:szCs w:val="18"/>
                        </w:rPr>
                      </w:pPr>
                    </w:p>
                  </w:txbxContent>
                </v:textbox>
              </v:shape>
            </w:pict>
          </mc:Fallback>
        </mc:AlternateContent>
      </w:r>
    </w:p>
    <w:p w14:paraId="094F1751" w14:textId="77777777" w:rsidR="00D236A5" w:rsidRDefault="00D236A5" w:rsidP="00D236A5">
      <w:pPr>
        <w:spacing w:after="0" w:line="240" w:lineRule="auto"/>
      </w:pPr>
      <w:r>
        <w:rPr>
          <w:noProof/>
        </w:rPr>
        <mc:AlternateContent>
          <mc:Choice Requires="wps">
            <w:drawing>
              <wp:anchor distT="0" distB="0" distL="114300" distR="114300" simplePos="0" relativeHeight="251677696" behindDoc="0" locked="0" layoutInCell="1" allowOverlap="1" wp14:anchorId="21BF121B" wp14:editId="3A265726">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E286B2" id="Straight Arrow Connector 36" o:spid="_x0000_s1026" type="#_x0000_t32" style="position:absolute;margin-left:111pt;margin-top:4.4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3A3E2889" w14:textId="77777777" w:rsidR="00D236A5" w:rsidRDefault="00D236A5" w:rsidP="00D236A5">
      <w:pPr>
        <w:spacing w:after="0" w:line="240" w:lineRule="auto"/>
      </w:pPr>
    </w:p>
    <w:p w14:paraId="7DA5ECC1" w14:textId="77777777" w:rsidR="00D236A5" w:rsidRDefault="00D236A5" w:rsidP="00D236A5">
      <w:pPr>
        <w:spacing w:after="0" w:line="240" w:lineRule="auto"/>
      </w:pPr>
      <w:r>
        <w:rPr>
          <w:noProof/>
        </w:rPr>
        <mc:AlternateContent>
          <mc:Choice Requires="wps">
            <w:drawing>
              <wp:anchor distT="0" distB="0" distL="114300" distR="114300" simplePos="0" relativeHeight="251671552" behindDoc="0" locked="0" layoutInCell="1" allowOverlap="1" wp14:anchorId="6BEA0F44" wp14:editId="0D5881F7">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ABDDB0"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5408" behindDoc="0" locked="0" layoutInCell="1" allowOverlap="1" wp14:anchorId="177EA7B1" wp14:editId="70F3E54C">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1DE7CF"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52BD4D" w14:textId="7777777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7EA7B1" id="Rectangle 8" o:spid="_x0000_s1034" style="position:absolute;left:0;text-align:left;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xF4s2IcCAABwBQAADgAAAAAAAAAAAAAAAAAuAgAAZHJzL2Uyb0RvYy54bWxQSwECLQAUAAYACAAA&#10;ACEA+DKQHt0AAAAHAQAADwAAAAAAAAAAAAAAAADhBAAAZHJzL2Rvd25yZXYueG1sUEsFBgAAAAAE&#10;AAQA8wAAAOsFAAAAAA==&#10;" filled="f" strokecolor="black [3213]" strokeweight="1pt">
                <v:textbox>
                  <w:txbxContent>
                    <w:p w14:paraId="3D1DE7CF"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52BD4D" w14:textId="7777777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w:t>
                      </w:r>
                      <w:proofErr w:type="gramStart"/>
                      <w:r>
                        <w:rPr>
                          <w:rFonts w:ascii="Arial" w:hAnsi="Arial" w:cs="Arial"/>
                          <w:color w:val="000000" w:themeColor="text1"/>
                          <w:sz w:val="18"/>
                          <w:szCs w:val="20"/>
                        </w:rPr>
                        <w:t>= )</w:t>
                      </w:r>
                      <w:proofErr w:type="gramEnd"/>
                    </w:p>
                  </w:txbxContent>
                </v:textbox>
              </v:rect>
            </w:pict>
          </mc:Fallback>
        </mc:AlternateContent>
      </w:r>
      <w:r w:rsidRPr="00560609">
        <w:rPr>
          <w:noProof/>
        </w:rPr>
        <mc:AlternateContent>
          <mc:Choice Requires="wps">
            <w:drawing>
              <wp:anchor distT="0" distB="0" distL="114300" distR="114300" simplePos="0" relativeHeight="251666432" behindDoc="0" locked="0" layoutInCell="1" allowOverlap="1" wp14:anchorId="57B0970F" wp14:editId="2C9FFD6E">
                <wp:simplePos x="0" y="0"/>
                <wp:positionH relativeFrom="column">
                  <wp:posOffset>3057525</wp:posOffset>
                </wp:positionH>
                <wp:positionV relativeFrom="paragraph">
                  <wp:posOffset>107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B23F50"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E33BB54"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1 (n </w:t>
                            </w:r>
                            <w:proofErr w:type="gramStart"/>
                            <w:r>
                              <w:rPr>
                                <w:rFonts w:ascii="Arial" w:hAnsi="Arial" w:cs="Arial"/>
                                <w:color w:val="000000" w:themeColor="text1"/>
                                <w:sz w:val="18"/>
                                <w:szCs w:val="20"/>
                              </w:rPr>
                              <w:t>= )</w:t>
                            </w:r>
                            <w:proofErr w:type="gramEnd"/>
                          </w:p>
                          <w:p w14:paraId="71A64221"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2 (n </w:t>
                            </w:r>
                            <w:proofErr w:type="gramStart"/>
                            <w:r>
                              <w:rPr>
                                <w:rFonts w:ascii="Arial" w:hAnsi="Arial" w:cs="Arial"/>
                                <w:color w:val="000000" w:themeColor="text1"/>
                                <w:sz w:val="18"/>
                                <w:szCs w:val="20"/>
                              </w:rPr>
                              <w:t>= )</w:t>
                            </w:r>
                            <w:proofErr w:type="gramEnd"/>
                          </w:p>
                          <w:p w14:paraId="1243EA2C"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3 (n </w:t>
                            </w:r>
                            <w:proofErr w:type="gramStart"/>
                            <w:r>
                              <w:rPr>
                                <w:rFonts w:ascii="Arial" w:hAnsi="Arial" w:cs="Arial"/>
                                <w:color w:val="000000" w:themeColor="text1"/>
                                <w:sz w:val="18"/>
                                <w:szCs w:val="20"/>
                              </w:rPr>
                              <w:t>= )</w:t>
                            </w:r>
                            <w:proofErr w:type="gramEnd"/>
                          </w:p>
                          <w:p w14:paraId="527B48F7" w14:textId="7777777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B0970F" id="Rectangle 9" o:spid="_x0000_s1035" style="position:absolute;left:0;text-align:left;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" filled="f" strokecolor="black [3213]" strokeweight="1pt">
                <v:textbox>
                  <w:txbxContent>
                    <w:p w14:paraId="61B23F50"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E33BB54"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1 (n </w:t>
                      </w:r>
                      <w:proofErr w:type="gramStart"/>
                      <w:r>
                        <w:rPr>
                          <w:rFonts w:ascii="Arial" w:hAnsi="Arial" w:cs="Arial"/>
                          <w:color w:val="000000" w:themeColor="text1"/>
                          <w:sz w:val="18"/>
                          <w:szCs w:val="20"/>
                        </w:rPr>
                        <w:t>= )</w:t>
                      </w:r>
                      <w:proofErr w:type="gramEnd"/>
                    </w:p>
                    <w:p w14:paraId="71A64221"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2 (n </w:t>
                      </w:r>
                      <w:proofErr w:type="gramStart"/>
                      <w:r>
                        <w:rPr>
                          <w:rFonts w:ascii="Arial" w:hAnsi="Arial" w:cs="Arial"/>
                          <w:color w:val="000000" w:themeColor="text1"/>
                          <w:sz w:val="18"/>
                          <w:szCs w:val="20"/>
                        </w:rPr>
                        <w:t>= )</w:t>
                      </w:r>
                      <w:proofErr w:type="gramEnd"/>
                    </w:p>
                    <w:p w14:paraId="1243EA2C"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3 (n </w:t>
                      </w:r>
                      <w:proofErr w:type="gramStart"/>
                      <w:r>
                        <w:rPr>
                          <w:rFonts w:ascii="Arial" w:hAnsi="Arial" w:cs="Arial"/>
                          <w:color w:val="000000" w:themeColor="text1"/>
                          <w:sz w:val="18"/>
                          <w:szCs w:val="20"/>
                        </w:rPr>
                        <w:t>= )</w:t>
                      </w:r>
                      <w:proofErr w:type="gramEnd"/>
                    </w:p>
                    <w:p w14:paraId="527B48F7" w14:textId="7777777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v:textbox>
              </v:rect>
            </w:pict>
          </mc:Fallback>
        </mc:AlternateContent>
      </w:r>
    </w:p>
    <w:p w14:paraId="617891E9" w14:textId="77777777" w:rsidR="00D236A5" w:rsidRDefault="00D236A5" w:rsidP="00D236A5">
      <w:pPr>
        <w:spacing w:after="0" w:line="240" w:lineRule="auto"/>
      </w:pPr>
    </w:p>
    <w:p w14:paraId="698283C4" w14:textId="77777777" w:rsidR="00D236A5" w:rsidRDefault="00D236A5" w:rsidP="00D236A5">
      <w:pPr>
        <w:spacing w:after="0" w:line="240" w:lineRule="auto"/>
      </w:pPr>
    </w:p>
    <w:p w14:paraId="4F05D42A" w14:textId="77777777" w:rsidR="00D236A5" w:rsidRDefault="00D236A5" w:rsidP="00D236A5">
      <w:pPr>
        <w:spacing w:after="0" w:line="240" w:lineRule="auto"/>
      </w:pPr>
      <w:r>
        <w:rPr>
          <w:noProof/>
        </w:rPr>
        <mc:AlternateContent>
          <mc:Choice Requires="wps">
            <w:drawing>
              <wp:anchor distT="0" distB="0" distL="114300" distR="114300" simplePos="0" relativeHeight="251678720" behindDoc="0" locked="0" layoutInCell="1" allowOverlap="1" wp14:anchorId="10CA3CC8" wp14:editId="398A73A3">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EEAF30" id="Straight Arrow Connector 19" o:spid="_x0000_s1026" type="#_x0000_t32" style="position:absolute;margin-left:110.3pt;margin-top:2.35pt;width:0;height:58.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strokecolor="black [3213]" strokeweight=".5pt">
                <v:stroke endarrow="block" joinstyle="miter"/>
              </v:shape>
            </w:pict>
          </mc:Fallback>
        </mc:AlternateContent>
      </w:r>
    </w:p>
    <w:p w14:paraId="2DA9208E" w14:textId="77777777" w:rsidR="00D236A5" w:rsidRDefault="00D236A5" w:rsidP="00D236A5">
      <w:pPr>
        <w:spacing w:after="0" w:line="240" w:lineRule="auto"/>
      </w:pPr>
    </w:p>
    <w:p w14:paraId="4C52C47F" w14:textId="77777777" w:rsidR="00D236A5" w:rsidRDefault="00D236A5" w:rsidP="00D236A5">
      <w:pPr>
        <w:spacing w:after="0" w:line="240" w:lineRule="auto"/>
      </w:pPr>
    </w:p>
    <w:p w14:paraId="1E491EF8" w14:textId="77777777" w:rsidR="00D236A5" w:rsidRDefault="00D236A5" w:rsidP="00D236A5">
      <w:pPr>
        <w:spacing w:after="0" w:line="240" w:lineRule="auto"/>
      </w:pPr>
    </w:p>
    <w:p w14:paraId="7635D9F8" w14:textId="77777777" w:rsidR="00D236A5" w:rsidRDefault="00D236A5" w:rsidP="00D236A5">
      <w:pPr>
        <w:spacing w:after="0" w:line="240" w:lineRule="auto"/>
      </w:pPr>
      <w:r w:rsidRPr="00560609">
        <w:rPr>
          <w:noProof/>
        </w:rPr>
        <mc:AlternateContent>
          <mc:Choice Requires="wps">
            <w:drawing>
              <wp:anchor distT="0" distB="0" distL="114300" distR="114300" simplePos="0" relativeHeight="251667456" behindDoc="0" locked="0" layoutInCell="1" allowOverlap="1" wp14:anchorId="0F8309C9" wp14:editId="65744089">
                <wp:simplePos x="0" y="0"/>
                <wp:positionH relativeFrom="column">
                  <wp:posOffset>540385</wp:posOffset>
                </wp:positionH>
                <wp:positionV relativeFrom="paragraph">
                  <wp:posOffset>111125</wp:posOffset>
                </wp:positionV>
                <wp:extent cx="2423160" cy="723900"/>
                <wp:effectExtent l="0" t="0" r="15240" b="19050"/>
                <wp:wrapNone/>
                <wp:docPr id="13" name="Rectangle 13"/>
                <wp:cNvGraphicFramePr/>
                <a:graphic xmlns:a="http://schemas.openxmlformats.org/drawingml/2006/main">
                  <a:graphicData uri="http://schemas.microsoft.com/office/word/2010/wordprocessingShape">
                    <wps:wsp>
                      <wps:cNvSpPr/>
                      <wps:spPr>
                        <a:xfrm>
                          <a:off x="0" y="0"/>
                          <a:ext cx="242316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DAB15" w14:textId="77777777"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617922BD" w14:textId="2826DCC1"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10</w:t>
                            </w:r>
                            <w:r>
                              <w:rPr>
                                <w:rFonts w:ascii="Arial" w:hAnsi="Arial" w:cs="Arial"/>
                                <w:color w:val="000000" w:themeColor="text1"/>
                                <w:sz w:val="18"/>
                                <w:szCs w:val="20"/>
                              </w:rPr>
                              <w:t>)</w:t>
                            </w:r>
                          </w:p>
                          <w:p w14:paraId="7F368BE4" w14:textId="56302261" w:rsidR="00D236A5" w:rsidRDefault="003C604F"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6AA1A4DC" w14:textId="3A295138"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2</w:t>
                            </w:r>
                            <w:r w:rsidR="00587AAD">
                              <w:rPr>
                                <w:rFonts w:ascii="Arial" w:hAnsi="Arial" w:cs="Arial"/>
                                <w:color w:val="000000" w:themeColor="text1"/>
                                <w:sz w:val="18"/>
                                <w:szCs w:val="20"/>
                              </w:rPr>
                              <w:t>8</w:t>
                            </w:r>
                            <w:r w:rsidR="003C604F">
                              <w:rPr>
                                <w:rFonts w:ascii="Arial" w:hAnsi="Arial" w:cs="Arial"/>
                                <w:color w:val="000000" w:themeColor="text1"/>
                                <w:sz w:val="18"/>
                                <w:szCs w:val="20"/>
                              </w:rPr>
                              <w:t>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309C9" id="Rectangle 13" o:spid="_x0000_s1036" style="position:absolute;left:0;text-align:left;margin-left:42.55pt;margin-top:8.75pt;width:190.8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" filled="f" strokecolor="black [3213]" strokeweight="1pt">
                <v:textbox>
                  <w:txbxContent>
                    <w:p w14:paraId="615DAB15" w14:textId="77777777"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617922BD" w14:textId="2826DCC1"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10</w:t>
                      </w:r>
                      <w:r>
                        <w:rPr>
                          <w:rFonts w:ascii="Arial" w:hAnsi="Arial" w:cs="Arial"/>
                          <w:color w:val="000000" w:themeColor="text1"/>
                          <w:sz w:val="18"/>
                          <w:szCs w:val="20"/>
                        </w:rPr>
                        <w:t>)</w:t>
                      </w:r>
                    </w:p>
                    <w:p w14:paraId="7F368BE4" w14:textId="56302261" w:rsidR="00D236A5" w:rsidRDefault="003C604F"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6AA1A4DC" w14:textId="3A295138"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2</w:t>
                      </w:r>
                      <w:r w:rsidR="00587AAD">
                        <w:rPr>
                          <w:rFonts w:ascii="Arial" w:hAnsi="Arial" w:cs="Arial"/>
                          <w:color w:val="000000" w:themeColor="text1"/>
                          <w:sz w:val="18"/>
                          <w:szCs w:val="20"/>
                        </w:rPr>
                        <w:t>8</w:t>
                      </w:r>
                      <w:r w:rsidR="003C604F">
                        <w:rPr>
                          <w:rFonts w:ascii="Arial" w:hAnsi="Arial" w:cs="Arial"/>
                          <w:color w:val="000000" w:themeColor="text1"/>
                          <w:sz w:val="18"/>
                          <w:szCs w:val="20"/>
                        </w:rPr>
                        <w:t>6</w:t>
                      </w:r>
                      <w:r>
                        <w:rPr>
                          <w:rFonts w:ascii="Arial" w:hAnsi="Arial" w:cs="Arial"/>
                          <w:color w:val="000000" w:themeColor="text1"/>
                          <w:sz w:val="18"/>
                          <w:szCs w:val="20"/>
                        </w:rPr>
                        <w:t>)</w:t>
                      </w:r>
                    </w:p>
                  </w:txbxContent>
                </v:textbox>
              </v:rect>
            </w:pict>
          </mc:Fallback>
        </mc:AlternateContent>
      </w:r>
    </w:p>
    <w:p w14:paraId="0AF8030C" w14:textId="77777777" w:rsidR="00D236A5" w:rsidRDefault="00D236A5" w:rsidP="00D236A5">
      <w:pPr>
        <w:spacing w:after="0" w:line="240" w:lineRule="auto"/>
      </w:pPr>
      <w:r>
        <w:rPr>
          <w:noProof/>
        </w:rPr>
        <mc:AlternateContent>
          <mc:Choice Requires="wps">
            <w:drawing>
              <wp:anchor distT="0" distB="0" distL="114300" distR="114300" simplePos="0" relativeHeight="251674624" behindDoc="0" locked="0" layoutInCell="1" allowOverlap="1" wp14:anchorId="79DF5818" wp14:editId="08439652">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44E2A71" w14:textId="77777777" w:rsidR="00D236A5" w:rsidRPr="001502CF"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F5818" id="Flowchart: Alternate Process 33" o:spid="_x0000_s1037" type="#_x0000_t176" style="position:absolute;left:0;text-align:left;margin-left:-10.5pt;margin-top:13.45pt;width:60.2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" fillcolor="#9cc2e5 [1944]" strokecolor="black [3213]" strokeweight="1pt">
                <v:textbox>
                  <w:txbxContent>
                    <w:p w14:paraId="344E2A71" w14:textId="77777777" w:rsidR="00D236A5" w:rsidRPr="001502CF"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79991E3" w14:textId="77777777" w:rsidR="00D236A5" w:rsidRDefault="00D236A5" w:rsidP="00D236A5">
      <w:pPr>
        <w:spacing w:after="0" w:line="240" w:lineRule="auto"/>
      </w:pPr>
    </w:p>
    <w:p w14:paraId="097EA9F4" w14:textId="77777777" w:rsidR="00D236A5" w:rsidRDefault="00D236A5" w:rsidP="00D236A5">
      <w:pPr>
        <w:spacing w:after="0" w:line="240" w:lineRule="auto"/>
      </w:pPr>
    </w:p>
    <w:p w14:paraId="5B4AAC1D" w14:textId="77777777" w:rsidR="00D236A5" w:rsidRDefault="00D236A5" w:rsidP="00D236A5">
      <w:pPr>
        <w:spacing w:after="0" w:line="240" w:lineRule="auto"/>
      </w:pPr>
    </w:p>
    <w:p w14:paraId="6C8B9052" w14:textId="77777777" w:rsidR="00D236A5" w:rsidRDefault="00D236A5" w:rsidP="00606F45"/>
    <w:p w14:paraId="7256369E" w14:textId="0EA86EE8" w:rsidR="00D973B4" w:rsidRDefault="00D973B4" w:rsidP="00D973B4"/>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100974A6" w14:textId="28194A38" w:rsidR="004225B1" w:rsidRDefault="000F0EB1" w:rsidP="00AA0D0A">
      <w:pPr>
        <w:rPr>
          <w:lang w:val="en-US"/>
        </w:rPr>
      </w:pPr>
      <w:r>
        <w:rPr>
          <w:lang w:val="en-US"/>
        </w:rPr>
        <w:t>…</w:t>
      </w:r>
    </w:p>
    <w:p w14:paraId="74FB6513" w14:textId="1A46BBDC" w:rsidR="000F0EB1" w:rsidRDefault="000F0EB1" w:rsidP="00AA0D0A">
      <w:pPr>
        <w:rPr>
          <w:lang w:val="en-US"/>
        </w:rPr>
      </w:pPr>
      <w:r w:rsidRPr="000F0EB1">
        <w:rPr>
          <w:noProof/>
          <w:lang w:val="en-US"/>
        </w:rPr>
        <w:drawing>
          <wp:inline distT="0" distB="0" distL="0" distR="0" wp14:anchorId="26A19887" wp14:editId="5FFA8F10">
            <wp:extent cx="3787140" cy="2259259"/>
            <wp:effectExtent l="0" t="0" r="3810" b="8255"/>
            <wp:docPr id="2109253397" name="Picture 1" descr="A graph with blu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253397" name="Picture 1" descr="A graph with blue rectangles&#10;&#10;Description automatically generated"/>
                    <pic:cNvPicPr/>
                  </pic:nvPicPr>
                  <pic:blipFill>
                    <a:blip r:embed="rId9"/>
                    <a:stretch>
                      <a:fillRect/>
                    </a:stretch>
                  </pic:blipFill>
                  <pic:spPr>
                    <a:xfrm>
                      <a:off x="0" y="0"/>
                      <a:ext cx="3792519" cy="2262468"/>
                    </a:xfrm>
                    <a:prstGeom prst="rect">
                      <a:avLst/>
                    </a:prstGeom>
                  </pic:spPr>
                </pic:pic>
              </a:graphicData>
            </a:graphic>
          </wp:inline>
        </w:drawing>
      </w:r>
    </w:p>
    <w:p w14:paraId="3F9B5132" w14:textId="6511EB1F" w:rsidR="000F0EB1" w:rsidRDefault="000F0EB1" w:rsidP="00AA0D0A">
      <w:pPr>
        <w:rPr>
          <w:lang w:val="en-US"/>
        </w:rPr>
      </w:pPr>
      <w:r w:rsidRPr="000F0EB1">
        <w:rPr>
          <w:noProof/>
          <w:lang w:val="en-US"/>
        </w:rPr>
        <w:lastRenderedPageBreak/>
        <w:drawing>
          <wp:inline distT="0" distB="0" distL="0" distR="0" wp14:anchorId="7B75FAF2" wp14:editId="6258B23A">
            <wp:extent cx="3726180" cy="2222893"/>
            <wp:effectExtent l="0" t="0" r="7620" b="6350"/>
            <wp:docPr id="1608835113" name="Picture 1" descr="A graph of a number of c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35113" name="Picture 1" descr="A graph of a number of cities&#10;&#10;Description automatically generated"/>
                    <pic:cNvPicPr/>
                  </pic:nvPicPr>
                  <pic:blipFill>
                    <a:blip r:embed="rId10"/>
                    <a:stretch>
                      <a:fillRect/>
                    </a:stretch>
                  </pic:blipFill>
                  <pic:spPr>
                    <a:xfrm>
                      <a:off x="0" y="0"/>
                      <a:ext cx="3731356" cy="2225981"/>
                    </a:xfrm>
                    <a:prstGeom prst="rect">
                      <a:avLst/>
                    </a:prstGeom>
                  </pic:spPr>
                </pic:pic>
              </a:graphicData>
            </a:graphic>
          </wp:inline>
        </w:drawing>
      </w:r>
    </w:p>
    <w:p w14:paraId="278C494C" w14:textId="3B480C7F" w:rsidR="000F0EB1" w:rsidRDefault="000F0EB1" w:rsidP="00AA0D0A">
      <w:pPr>
        <w:rPr>
          <w:lang w:val="en-US"/>
        </w:rPr>
      </w:pPr>
      <w:r w:rsidRPr="000F0EB1">
        <w:rPr>
          <w:noProof/>
          <w:lang w:val="en-US"/>
        </w:rPr>
        <w:drawing>
          <wp:inline distT="0" distB="0" distL="0" distR="0" wp14:anchorId="56143E80" wp14:editId="44D5C588">
            <wp:extent cx="3672840" cy="2197550"/>
            <wp:effectExtent l="0" t="0" r="3810" b="0"/>
            <wp:docPr id="234777819"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777819" name="Picture 1" descr="A graph of blue bars&#10;&#10;Description automatically generated with medium confidence"/>
                    <pic:cNvPicPr/>
                  </pic:nvPicPr>
                  <pic:blipFill>
                    <a:blip r:embed="rId11"/>
                    <a:stretch>
                      <a:fillRect/>
                    </a:stretch>
                  </pic:blipFill>
                  <pic:spPr>
                    <a:xfrm>
                      <a:off x="0" y="0"/>
                      <a:ext cx="3677036" cy="2200061"/>
                    </a:xfrm>
                    <a:prstGeom prst="rect">
                      <a:avLst/>
                    </a:prstGeom>
                  </pic:spPr>
                </pic:pic>
              </a:graphicData>
            </a:graphic>
          </wp:inline>
        </w:drawing>
      </w:r>
    </w:p>
    <w:p w14:paraId="4101FE3A" w14:textId="4CCD265D" w:rsidR="000F0EB1" w:rsidRDefault="000F0EB1" w:rsidP="00AA0D0A">
      <w:pPr>
        <w:rPr>
          <w:lang w:val="en-US"/>
        </w:rPr>
      </w:pPr>
      <w:r w:rsidRPr="000F0EB1">
        <w:rPr>
          <w:noProof/>
          <w:lang w:val="en-US"/>
        </w:rPr>
        <w:drawing>
          <wp:inline distT="0" distB="0" distL="0" distR="0" wp14:anchorId="7545A914" wp14:editId="2142099C">
            <wp:extent cx="5760720" cy="674370"/>
            <wp:effectExtent l="0" t="0" r="0" b="0"/>
            <wp:docPr id="1831778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8775" name=""/>
                    <pic:cNvPicPr/>
                  </pic:nvPicPr>
                  <pic:blipFill>
                    <a:blip r:embed="rId12"/>
                    <a:stretch>
                      <a:fillRect/>
                    </a:stretch>
                  </pic:blipFill>
                  <pic:spPr>
                    <a:xfrm>
                      <a:off x="0" y="0"/>
                      <a:ext cx="5760720" cy="674370"/>
                    </a:xfrm>
                    <a:prstGeom prst="rect">
                      <a:avLst/>
                    </a:prstGeom>
                  </pic:spPr>
                </pic:pic>
              </a:graphicData>
            </a:graphic>
          </wp:inline>
        </w:drawing>
      </w:r>
    </w:p>
    <w:p w14:paraId="6A610D69" w14:textId="4AED9A44" w:rsidR="000F0EB1" w:rsidRDefault="000F0EB1" w:rsidP="00AA0D0A">
      <w:pPr>
        <w:rPr>
          <w:lang w:val="en-US"/>
        </w:rPr>
      </w:pPr>
      <w:r w:rsidRPr="000F0EB1">
        <w:rPr>
          <w:noProof/>
          <w:lang w:val="en-US"/>
        </w:rPr>
        <w:drawing>
          <wp:inline distT="0" distB="0" distL="0" distR="0" wp14:anchorId="1843FAF9" wp14:editId="4536638D">
            <wp:extent cx="3444240" cy="2572170"/>
            <wp:effectExtent l="0" t="0" r="3810" b="0"/>
            <wp:docPr id="67354300" name="Picture 1" descr="A diagram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4300" name="Picture 1" descr="A diagram of a box plot&#10;&#10;Description automatically generated"/>
                    <pic:cNvPicPr/>
                  </pic:nvPicPr>
                  <pic:blipFill>
                    <a:blip r:embed="rId13"/>
                    <a:stretch>
                      <a:fillRect/>
                    </a:stretch>
                  </pic:blipFill>
                  <pic:spPr>
                    <a:xfrm>
                      <a:off x="0" y="0"/>
                      <a:ext cx="3448435" cy="2575303"/>
                    </a:xfrm>
                    <a:prstGeom prst="rect">
                      <a:avLst/>
                    </a:prstGeom>
                  </pic:spPr>
                </pic:pic>
              </a:graphicData>
            </a:graphic>
          </wp:inline>
        </w:drawing>
      </w:r>
    </w:p>
    <w:p w14:paraId="5C0711E8" w14:textId="41B4961D" w:rsidR="000F0EB1" w:rsidRDefault="000F0EB1" w:rsidP="00AA0D0A">
      <w:pPr>
        <w:rPr>
          <w:lang w:val="en-US"/>
        </w:rPr>
      </w:pPr>
      <w:r w:rsidRPr="000F0EB1">
        <w:rPr>
          <w:noProof/>
          <w:lang w:val="en-US"/>
        </w:rPr>
        <w:lastRenderedPageBreak/>
        <w:drawing>
          <wp:inline distT="0" distB="0" distL="0" distR="0" wp14:anchorId="47EF9B9E" wp14:editId="20D4B562">
            <wp:extent cx="3611880" cy="2154706"/>
            <wp:effectExtent l="0" t="0" r="7620" b="0"/>
            <wp:docPr id="1619397621"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97621" name="Picture 1" descr="A graph of blue bars&#10;&#10;Description automatically generated with medium confidence"/>
                    <pic:cNvPicPr/>
                  </pic:nvPicPr>
                  <pic:blipFill>
                    <a:blip r:embed="rId14"/>
                    <a:stretch>
                      <a:fillRect/>
                    </a:stretch>
                  </pic:blipFill>
                  <pic:spPr>
                    <a:xfrm>
                      <a:off x="0" y="0"/>
                      <a:ext cx="3613806" cy="2155855"/>
                    </a:xfrm>
                    <a:prstGeom prst="rect">
                      <a:avLst/>
                    </a:prstGeom>
                  </pic:spPr>
                </pic:pic>
              </a:graphicData>
            </a:graphic>
          </wp:inline>
        </w:drawing>
      </w:r>
    </w:p>
    <w:p w14:paraId="634EC2CB" w14:textId="03E5AFF4" w:rsidR="000F0EB1" w:rsidRPr="00AA0D0A" w:rsidRDefault="000F0EB1" w:rsidP="00AA0D0A">
      <w:pPr>
        <w:rPr>
          <w:lang w:val="en-US"/>
        </w:rPr>
      </w:pPr>
      <w:r w:rsidRPr="000F0EB1">
        <w:rPr>
          <w:noProof/>
          <w:lang w:val="en-US"/>
        </w:rPr>
        <w:drawing>
          <wp:inline distT="0" distB="0" distL="0" distR="0" wp14:anchorId="1D9BDCD0" wp14:editId="4BCFDE29">
            <wp:extent cx="3589020" cy="2141069"/>
            <wp:effectExtent l="0" t="0" r="0" b="0"/>
            <wp:docPr id="406759489" name="Picture 1"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759489" name="Picture 1" descr="A graph of blue and orange bars&#10;&#10;Description automatically generated"/>
                    <pic:cNvPicPr/>
                  </pic:nvPicPr>
                  <pic:blipFill>
                    <a:blip r:embed="rId15"/>
                    <a:stretch>
                      <a:fillRect/>
                    </a:stretch>
                  </pic:blipFill>
                  <pic:spPr>
                    <a:xfrm>
                      <a:off x="0" y="0"/>
                      <a:ext cx="3596238" cy="2145375"/>
                    </a:xfrm>
                    <a:prstGeom prst="rect">
                      <a:avLst/>
                    </a:prstGeom>
                  </pic:spPr>
                </pic:pic>
              </a:graphicData>
            </a:graphic>
          </wp:inline>
        </w:drawing>
      </w:r>
    </w:p>
    <w:p w14:paraId="74ACF0F5" w14:textId="32936BF0" w:rsidR="00D120D4" w:rsidRDefault="00D120D4" w:rsidP="003062C8">
      <w:pPr>
        <w:pStyle w:val="Heading2"/>
        <w:numPr>
          <w:ilvl w:val="0"/>
          <w:numId w:val="11"/>
        </w:numPr>
        <w:rPr>
          <w:lang w:val="en-US"/>
        </w:rPr>
      </w:pPr>
      <w:r>
        <w:rPr>
          <w:lang w:val="en-US"/>
        </w:rPr>
        <w:t>Discussion</w:t>
      </w:r>
    </w:p>
    <w:p w14:paraId="49CB36F1" w14:textId="3E9E1EAB" w:rsidR="00AA0D0A" w:rsidRPr="00AA0D0A" w:rsidRDefault="00AA0D0A" w:rsidP="00AA0D0A">
      <w:pPr>
        <w:rPr>
          <w:lang w:val="en-US"/>
        </w:rPr>
      </w:pPr>
      <w:r>
        <w:rPr>
          <w:lang w:val="en-US"/>
        </w:rPr>
        <w:t>…</w:t>
      </w:r>
    </w:p>
    <w:p w14:paraId="18BA1623" w14:textId="507A785A" w:rsidR="004E5E20" w:rsidRDefault="00181959" w:rsidP="003062C8">
      <w:pPr>
        <w:pStyle w:val="Heading2"/>
        <w:numPr>
          <w:ilvl w:val="0"/>
          <w:numId w:val="11"/>
        </w:numPr>
        <w:rPr>
          <w:lang w:val="en-US"/>
        </w:rPr>
      </w:pPr>
      <w:r>
        <w:rPr>
          <w:lang w:val="en-US"/>
        </w:rPr>
        <w:t>Limitations and future di</w:t>
      </w:r>
      <w:r w:rsidR="00470729">
        <w:rPr>
          <w:lang w:val="en-US"/>
        </w:rPr>
        <w:t>r</w:t>
      </w:r>
      <w:r>
        <w:rPr>
          <w:lang w:val="en-US"/>
        </w:rPr>
        <w:t>e</w:t>
      </w:r>
      <w:r w:rsidR="00470729">
        <w:rPr>
          <w:lang w:val="en-US"/>
        </w:rPr>
        <w:t>c</w:t>
      </w:r>
      <w:r>
        <w:rPr>
          <w:lang w:val="en-US"/>
        </w:rPr>
        <w:t>tions</w:t>
      </w:r>
    </w:p>
    <w:p w14:paraId="75A3FB17" w14:textId="44550CA9" w:rsidR="00AA0D0A" w:rsidRPr="00AA0D0A" w:rsidRDefault="00AA0D0A" w:rsidP="00AA0D0A">
      <w:pPr>
        <w:rPr>
          <w:lang w:val="en-US"/>
        </w:rPr>
      </w:pPr>
      <w:r>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55FA68BE" w14:textId="77777777" w:rsidR="00403594" w:rsidRPr="00403594" w:rsidRDefault="00403594" w:rsidP="00403594">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403594">
        <w:rPr>
          <w:rFonts w:ascii="Calibri" w:hAnsi="Calibri" w:cs="Calibri"/>
        </w:rPr>
        <w:t xml:space="preserve">Balaji, P., </w:t>
      </w:r>
      <w:proofErr w:type="spellStart"/>
      <w:r w:rsidRPr="00403594">
        <w:rPr>
          <w:rFonts w:ascii="Calibri" w:hAnsi="Calibri" w:cs="Calibri"/>
        </w:rPr>
        <w:t>Alelyani</w:t>
      </w:r>
      <w:proofErr w:type="spellEnd"/>
      <w:r w:rsidRPr="00403594">
        <w:rPr>
          <w:rFonts w:ascii="Calibri" w:hAnsi="Calibri" w:cs="Calibri"/>
        </w:rPr>
        <w:t xml:space="preserve">, S., </w:t>
      </w:r>
      <w:proofErr w:type="spellStart"/>
      <w:r w:rsidRPr="00403594">
        <w:rPr>
          <w:rFonts w:ascii="Calibri" w:hAnsi="Calibri" w:cs="Calibri"/>
        </w:rPr>
        <w:t>Qahmash</w:t>
      </w:r>
      <w:proofErr w:type="spellEnd"/>
      <w:r w:rsidRPr="00403594">
        <w:rPr>
          <w:rFonts w:ascii="Calibri" w:hAnsi="Calibri" w:cs="Calibri"/>
        </w:rPr>
        <w:t xml:space="preserve">, A., &amp; Mohana, M. (2021). Contributions of Machine Learning Models towards Student Academic Performance Prediction: A Systematic Review. </w:t>
      </w:r>
      <w:r w:rsidRPr="00403594">
        <w:rPr>
          <w:rFonts w:ascii="Calibri" w:hAnsi="Calibri" w:cs="Calibri"/>
          <w:i/>
          <w:iCs/>
        </w:rPr>
        <w:t>Applied Sciences</w:t>
      </w:r>
      <w:r w:rsidRPr="00403594">
        <w:rPr>
          <w:rFonts w:ascii="Calibri" w:hAnsi="Calibri" w:cs="Calibri"/>
        </w:rPr>
        <w:t xml:space="preserve">, </w:t>
      </w:r>
      <w:r w:rsidRPr="00403594">
        <w:rPr>
          <w:rFonts w:ascii="Calibri" w:hAnsi="Calibri" w:cs="Calibri"/>
          <w:i/>
          <w:iCs/>
        </w:rPr>
        <w:t>11</w:t>
      </w:r>
      <w:r w:rsidRPr="00403594">
        <w:rPr>
          <w:rFonts w:ascii="Calibri" w:hAnsi="Calibri" w:cs="Calibri"/>
        </w:rPr>
        <w:t>(21), Article 21. https://doi.org/10.3390/app112110007</w:t>
      </w:r>
    </w:p>
    <w:p w14:paraId="02912DE6" w14:textId="77777777" w:rsidR="00403594" w:rsidRPr="00403594" w:rsidRDefault="00403594" w:rsidP="00403594">
      <w:pPr>
        <w:pStyle w:val="Bibliography"/>
        <w:rPr>
          <w:rFonts w:ascii="Calibri" w:hAnsi="Calibri" w:cs="Calibri"/>
        </w:rPr>
      </w:pPr>
      <w:r w:rsidRPr="00403594">
        <w:rPr>
          <w:rFonts w:ascii="Calibri" w:hAnsi="Calibri" w:cs="Calibri"/>
        </w:rPr>
        <w:t xml:space="preserve">Guanin-Fajardo, J. H., </w:t>
      </w:r>
      <w:proofErr w:type="spellStart"/>
      <w:r w:rsidRPr="00403594">
        <w:rPr>
          <w:rFonts w:ascii="Calibri" w:hAnsi="Calibri" w:cs="Calibri"/>
        </w:rPr>
        <w:t>Guaña</w:t>
      </w:r>
      <w:proofErr w:type="spellEnd"/>
      <w:r w:rsidRPr="00403594">
        <w:rPr>
          <w:rFonts w:ascii="Calibri" w:hAnsi="Calibri" w:cs="Calibri"/>
        </w:rPr>
        <w:t xml:space="preserve">-Moya, J., &amp; Casillas, J. (2024). Predicting Academic Success of College Students Using Machine Learning Techniques. </w:t>
      </w:r>
      <w:r w:rsidRPr="00403594">
        <w:rPr>
          <w:rFonts w:ascii="Calibri" w:hAnsi="Calibri" w:cs="Calibri"/>
          <w:i/>
          <w:iCs/>
        </w:rPr>
        <w:t>Data</w:t>
      </w:r>
      <w:r w:rsidRPr="00403594">
        <w:rPr>
          <w:rFonts w:ascii="Calibri" w:hAnsi="Calibri" w:cs="Calibri"/>
        </w:rPr>
        <w:t xml:space="preserve">, </w:t>
      </w:r>
      <w:r w:rsidRPr="00403594">
        <w:rPr>
          <w:rFonts w:ascii="Calibri" w:hAnsi="Calibri" w:cs="Calibri"/>
          <w:i/>
          <w:iCs/>
        </w:rPr>
        <w:t>9</w:t>
      </w:r>
      <w:r w:rsidRPr="00403594">
        <w:rPr>
          <w:rFonts w:ascii="Calibri" w:hAnsi="Calibri" w:cs="Calibri"/>
        </w:rPr>
        <w:t>(4), 60. https://doi.org/10.3390/data9040060</w:t>
      </w:r>
    </w:p>
    <w:p w14:paraId="169A811C" w14:textId="77777777" w:rsidR="00403594" w:rsidRPr="00403594" w:rsidRDefault="00403594" w:rsidP="00403594">
      <w:pPr>
        <w:pStyle w:val="Bibliography"/>
        <w:rPr>
          <w:rFonts w:ascii="Calibri" w:hAnsi="Calibri" w:cs="Calibri"/>
        </w:rPr>
      </w:pPr>
      <w:r w:rsidRPr="00403594">
        <w:rPr>
          <w:rFonts w:ascii="Calibri" w:hAnsi="Calibri" w:cs="Calibri"/>
        </w:rPr>
        <w:t xml:space="preserve">Jin, X. (2023). Predicting academic success: Machine learning analysis of student, parental, and school efforts. </w:t>
      </w:r>
      <w:r w:rsidRPr="00403594">
        <w:rPr>
          <w:rFonts w:ascii="Calibri" w:hAnsi="Calibri" w:cs="Calibri"/>
          <w:i/>
          <w:iCs/>
        </w:rPr>
        <w:t>Asia Pacific Education Review</w:t>
      </w:r>
      <w:r w:rsidRPr="00403594">
        <w:rPr>
          <w:rFonts w:ascii="Calibri" w:hAnsi="Calibri" w:cs="Calibri"/>
        </w:rPr>
        <w:t>. https://doi.org/10.1007/s12564-023-09915-4</w:t>
      </w:r>
    </w:p>
    <w:p w14:paraId="0B32D477" w14:textId="33C25026" w:rsidR="00D120D4" w:rsidRPr="00D120D4" w:rsidRDefault="00403594" w:rsidP="00065762">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35462A" w14:textId="77777777" w:rsidR="00CB367F" w:rsidRDefault="00CB367F" w:rsidP="00334A8F">
      <w:pPr>
        <w:spacing w:after="0" w:line="240" w:lineRule="auto"/>
      </w:pPr>
      <w:r>
        <w:separator/>
      </w:r>
    </w:p>
  </w:endnote>
  <w:endnote w:type="continuationSeparator" w:id="0">
    <w:p w14:paraId="1F3937F5" w14:textId="77777777" w:rsidR="00CB367F" w:rsidRDefault="00CB367F"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6A9B1" w14:textId="77777777" w:rsidR="00CB367F" w:rsidRDefault="00CB367F" w:rsidP="00334A8F">
      <w:pPr>
        <w:spacing w:after="0" w:line="240" w:lineRule="auto"/>
      </w:pPr>
      <w:r>
        <w:separator/>
      </w:r>
    </w:p>
  </w:footnote>
  <w:footnote w:type="continuationSeparator" w:id="0">
    <w:p w14:paraId="667DDA8F" w14:textId="77777777" w:rsidR="00CB367F" w:rsidRDefault="00CB367F"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72813322">
    <w:abstractNumId w:val="13"/>
  </w:num>
  <w:num w:numId="2" w16cid:durableId="307326546">
    <w:abstractNumId w:val="7"/>
  </w:num>
  <w:num w:numId="3" w16cid:durableId="1590892752">
    <w:abstractNumId w:val="8"/>
  </w:num>
  <w:num w:numId="4" w16cid:durableId="1592811420">
    <w:abstractNumId w:val="14"/>
  </w:num>
  <w:num w:numId="5" w16cid:durableId="151531448">
    <w:abstractNumId w:val="6"/>
  </w:num>
  <w:num w:numId="6" w16cid:durableId="1737898192">
    <w:abstractNumId w:val="0"/>
  </w:num>
  <w:num w:numId="7" w16cid:durableId="1294336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8139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625876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912593202">
    <w:abstractNumId w:val="12"/>
  </w:num>
  <w:num w:numId="11" w16cid:durableId="933588608">
    <w:abstractNumId w:val="1"/>
  </w:num>
  <w:num w:numId="12" w16cid:durableId="1047995648">
    <w:abstractNumId w:val="11"/>
  </w:num>
  <w:num w:numId="13" w16cid:durableId="1043866384">
    <w:abstractNumId w:val="9"/>
  </w:num>
  <w:num w:numId="14" w16cid:durableId="479157391">
    <w:abstractNumId w:val="5"/>
  </w:num>
  <w:num w:numId="15" w16cid:durableId="603735269">
    <w:abstractNumId w:val="4"/>
  </w:num>
  <w:num w:numId="16" w16cid:durableId="1719471753">
    <w:abstractNumId w:val="10"/>
  </w:num>
  <w:num w:numId="17" w16cid:durableId="192159610">
    <w:abstractNumId w:val="3"/>
  </w:num>
  <w:num w:numId="18" w16cid:durableId="10229735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5376"/>
    <w:rsid w:val="000108C1"/>
    <w:rsid w:val="0001252B"/>
    <w:rsid w:val="00012C5E"/>
    <w:rsid w:val="00014924"/>
    <w:rsid w:val="00016313"/>
    <w:rsid w:val="00017A43"/>
    <w:rsid w:val="00021A1D"/>
    <w:rsid w:val="0002468E"/>
    <w:rsid w:val="00025C41"/>
    <w:rsid w:val="000339D2"/>
    <w:rsid w:val="0003543E"/>
    <w:rsid w:val="00040D1B"/>
    <w:rsid w:val="00041E88"/>
    <w:rsid w:val="00042846"/>
    <w:rsid w:val="00046752"/>
    <w:rsid w:val="000506A8"/>
    <w:rsid w:val="00050A24"/>
    <w:rsid w:val="0006482E"/>
    <w:rsid w:val="00065762"/>
    <w:rsid w:val="00070494"/>
    <w:rsid w:val="00074BB8"/>
    <w:rsid w:val="00077640"/>
    <w:rsid w:val="0008000E"/>
    <w:rsid w:val="0008396B"/>
    <w:rsid w:val="00083FAF"/>
    <w:rsid w:val="00085879"/>
    <w:rsid w:val="00085A16"/>
    <w:rsid w:val="0009238C"/>
    <w:rsid w:val="0009257C"/>
    <w:rsid w:val="00094CE8"/>
    <w:rsid w:val="00096075"/>
    <w:rsid w:val="00096082"/>
    <w:rsid w:val="00096CBF"/>
    <w:rsid w:val="000A0A40"/>
    <w:rsid w:val="000A2024"/>
    <w:rsid w:val="000A5567"/>
    <w:rsid w:val="000A6906"/>
    <w:rsid w:val="000B20A6"/>
    <w:rsid w:val="000B2FD0"/>
    <w:rsid w:val="000C0ACA"/>
    <w:rsid w:val="000C10A4"/>
    <w:rsid w:val="000C2B1A"/>
    <w:rsid w:val="000D004B"/>
    <w:rsid w:val="000D035A"/>
    <w:rsid w:val="000D1A7C"/>
    <w:rsid w:val="000D2EEC"/>
    <w:rsid w:val="000D643C"/>
    <w:rsid w:val="000D66F7"/>
    <w:rsid w:val="000D690D"/>
    <w:rsid w:val="000D75BD"/>
    <w:rsid w:val="000E3C04"/>
    <w:rsid w:val="000E60F3"/>
    <w:rsid w:val="000F06A6"/>
    <w:rsid w:val="000F0BA3"/>
    <w:rsid w:val="000F0EB1"/>
    <w:rsid w:val="000F6D2C"/>
    <w:rsid w:val="001002C8"/>
    <w:rsid w:val="00100F24"/>
    <w:rsid w:val="00111EF0"/>
    <w:rsid w:val="00112853"/>
    <w:rsid w:val="00113C60"/>
    <w:rsid w:val="00114F5B"/>
    <w:rsid w:val="001172FA"/>
    <w:rsid w:val="00120DFE"/>
    <w:rsid w:val="001217F3"/>
    <w:rsid w:val="00121A8D"/>
    <w:rsid w:val="001220E0"/>
    <w:rsid w:val="00127C86"/>
    <w:rsid w:val="00131F75"/>
    <w:rsid w:val="00133B32"/>
    <w:rsid w:val="00134973"/>
    <w:rsid w:val="00143EA3"/>
    <w:rsid w:val="0014629A"/>
    <w:rsid w:val="00146615"/>
    <w:rsid w:val="00146761"/>
    <w:rsid w:val="00153B4E"/>
    <w:rsid w:val="00155728"/>
    <w:rsid w:val="00155FC5"/>
    <w:rsid w:val="00156853"/>
    <w:rsid w:val="00157D77"/>
    <w:rsid w:val="00160850"/>
    <w:rsid w:val="00163E55"/>
    <w:rsid w:val="001702DE"/>
    <w:rsid w:val="0017194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EFC"/>
    <w:rsid w:val="001A0747"/>
    <w:rsid w:val="001A4C9C"/>
    <w:rsid w:val="001B19A4"/>
    <w:rsid w:val="001B1C85"/>
    <w:rsid w:val="001B378A"/>
    <w:rsid w:val="001B5F94"/>
    <w:rsid w:val="001B6641"/>
    <w:rsid w:val="001C014C"/>
    <w:rsid w:val="001C05CD"/>
    <w:rsid w:val="001C0AB9"/>
    <w:rsid w:val="001C1D41"/>
    <w:rsid w:val="001C3CB0"/>
    <w:rsid w:val="001C4A4B"/>
    <w:rsid w:val="001C50CD"/>
    <w:rsid w:val="001C5E9D"/>
    <w:rsid w:val="001D3ACB"/>
    <w:rsid w:val="001D6D3B"/>
    <w:rsid w:val="001E2B13"/>
    <w:rsid w:val="001E349A"/>
    <w:rsid w:val="001E5E41"/>
    <w:rsid w:val="001E75C6"/>
    <w:rsid w:val="001F39D7"/>
    <w:rsid w:val="00200198"/>
    <w:rsid w:val="00205556"/>
    <w:rsid w:val="00205AA2"/>
    <w:rsid w:val="00207BDD"/>
    <w:rsid w:val="002165C4"/>
    <w:rsid w:val="00216BB9"/>
    <w:rsid w:val="002200BB"/>
    <w:rsid w:val="002227FE"/>
    <w:rsid w:val="00224DC0"/>
    <w:rsid w:val="002258EE"/>
    <w:rsid w:val="00227550"/>
    <w:rsid w:val="00230DE8"/>
    <w:rsid w:val="002318AF"/>
    <w:rsid w:val="00231FF0"/>
    <w:rsid w:val="00233597"/>
    <w:rsid w:val="00240CC7"/>
    <w:rsid w:val="00242E7E"/>
    <w:rsid w:val="00243606"/>
    <w:rsid w:val="00243A7F"/>
    <w:rsid w:val="0024559C"/>
    <w:rsid w:val="002466E4"/>
    <w:rsid w:val="00247256"/>
    <w:rsid w:val="00247AFA"/>
    <w:rsid w:val="00262FEA"/>
    <w:rsid w:val="00263198"/>
    <w:rsid w:val="00264083"/>
    <w:rsid w:val="00267E2D"/>
    <w:rsid w:val="00270DCE"/>
    <w:rsid w:val="002719C8"/>
    <w:rsid w:val="00272692"/>
    <w:rsid w:val="00275EB6"/>
    <w:rsid w:val="00281F16"/>
    <w:rsid w:val="00290A3E"/>
    <w:rsid w:val="00291F68"/>
    <w:rsid w:val="0029620F"/>
    <w:rsid w:val="002A7BD8"/>
    <w:rsid w:val="002B0081"/>
    <w:rsid w:val="002B08F9"/>
    <w:rsid w:val="002B551E"/>
    <w:rsid w:val="002B6168"/>
    <w:rsid w:val="002C0557"/>
    <w:rsid w:val="002C169B"/>
    <w:rsid w:val="002C21AF"/>
    <w:rsid w:val="002C6B3A"/>
    <w:rsid w:val="002C7060"/>
    <w:rsid w:val="002D0F73"/>
    <w:rsid w:val="002D2CA3"/>
    <w:rsid w:val="002D7BCD"/>
    <w:rsid w:val="002E1057"/>
    <w:rsid w:val="002F13C8"/>
    <w:rsid w:val="002F3AC8"/>
    <w:rsid w:val="003009ED"/>
    <w:rsid w:val="00301409"/>
    <w:rsid w:val="00304032"/>
    <w:rsid w:val="003062C8"/>
    <w:rsid w:val="00306FA0"/>
    <w:rsid w:val="0031560D"/>
    <w:rsid w:val="003157E6"/>
    <w:rsid w:val="00321C2D"/>
    <w:rsid w:val="00330FE7"/>
    <w:rsid w:val="00331855"/>
    <w:rsid w:val="003322D8"/>
    <w:rsid w:val="00332454"/>
    <w:rsid w:val="00333407"/>
    <w:rsid w:val="003343AE"/>
    <w:rsid w:val="00334A8F"/>
    <w:rsid w:val="00335379"/>
    <w:rsid w:val="00336051"/>
    <w:rsid w:val="00337153"/>
    <w:rsid w:val="00337E0A"/>
    <w:rsid w:val="0034029B"/>
    <w:rsid w:val="00343C34"/>
    <w:rsid w:val="003452C7"/>
    <w:rsid w:val="003454BD"/>
    <w:rsid w:val="00360F63"/>
    <w:rsid w:val="00370315"/>
    <w:rsid w:val="00372C2B"/>
    <w:rsid w:val="003730A3"/>
    <w:rsid w:val="00376A00"/>
    <w:rsid w:val="00380745"/>
    <w:rsid w:val="00380760"/>
    <w:rsid w:val="003910D3"/>
    <w:rsid w:val="003911F5"/>
    <w:rsid w:val="00393C6E"/>
    <w:rsid w:val="0039451D"/>
    <w:rsid w:val="00394806"/>
    <w:rsid w:val="00396828"/>
    <w:rsid w:val="00396B8E"/>
    <w:rsid w:val="003974C2"/>
    <w:rsid w:val="003A0499"/>
    <w:rsid w:val="003A311F"/>
    <w:rsid w:val="003A7301"/>
    <w:rsid w:val="003B2052"/>
    <w:rsid w:val="003B59CB"/>
    <w:rsid w:val="003B6A70"/>
    <w:rsid w:val="003B7050"/>
    <w:rsid w:val="003C0653"/>
    <w:rsid w:val="003C503C"/>
    <w:rsid w:val="003C604F"/>
    <w:rsid w:val="003C7B04"/>
    <w:rsid w:val="003D080D"/>
    <w:rsid w:val="003D0BDC"/>
    <w:rsid w:val="003D5954"/>
    <w:rsid w:val="003D741C"/>
    <w:rsid w:val="003E077C"/>
    <w:rsid w:val="003E5137"/>
    <w:rsid w:val="003F05C4"/>
    <w:rsid w:val="003F0DE5"/>
    <w:rsid w:val="003F6579"/>
    <w:rsid w:val="003F7DAC"/>
    <w:rsid w:val="00402117"/>
    <w:rsid w:val="00402600"/>
    <w:rsid w:val="00403594"/>
    <w:rsid w:val="00404797"/>
    <w:rsid w:val="004052F1"/>
    <w:rsid w:val="00406C04"/>
    <w:rsid w:val="0040713F"/>
    <w:rsid w:val="00411BA5"/>
    <w:rsid w:val="0041240D"/>
    <w:rsid w:val="00412B37"/>
    <w:rsid w:val="00414611"/>
    <w:rsid w:val="00415125"/>
    <w:rsid w:val="004208F5"/>
    <w:rsid w:val="0042163C"/>
    <w:rsid w:val="004225A7"/>
    <w:rsid w:val="004225B1"/>
    <w:rsid w:val="00423309"/>
    <w:rsid w:val="00423609"/>
    <w:rsid w:val="00424CEA"/>
    <w:rsid w:val="00425AA9"/>
    <w:rsid w:val="00431CE2"/>
    <w:rsid w:val="00432445"/>
    <w:rsid w:val="0043569B"/>
    <w:rsid w:val="00436230"/>
    <w:rsid w:val="004415BD"/>
    <w:rsid w:val="00441E70"/>
    <w:rsid w:val="004422CC"/>
    <w:rsid w:val="00445839"/>
    <w:rsid w:val="00445D02"/>
    <w:rsid w:val="0045368D"/>
    <w:rsid w:val="00454CD4"/>
    <w:rsid w:val="004556DE"/>
    <w:rsid w:val="00456A80"/>
    <w:rsid w:val="00463753"/>
    <w:rsid w:val="004643E0"/>
    <w:rsid w:val="004662AE"/>
    <w:rsid w:val="004678D0"/>
    <w:rsid w:val="00470729"/>
    <w:rsid w:val="0047374E"/>
    <w:rsid w:val="00477B20"/>
    <w:rsid w:val="00480B4E"/>
    <w:rsid w:val="00481A6C"/>
    <w:rsid w:val="004827D0"/>
    <w:rsid w:val="00483D35"/>
    <w:rsid w:val="00483FDF"/>
    <w:rsid w:val="004854CC"/>
    <w:rsid w:val="00487974"/>
    <w:rsid w:val="00490158"/>
    <w:rsid w:val="0049072B"/>
    <w:rsid w:val="00490C27"/>
    <w:rsid w:val="00491CB8"/>
    <w:rsid w:val="00496189"/>
    <w:rsid w:val="00497B52"/>
    <w:rsid w:val="004A01FD"/>
    <w:rsid w:val="004A0F9D"/>
    <w:rsid w:val="004A603F"/>
    <w:rsid w:val="004B3188"/>
    <w:rsid w:val="004B3646"/>
    <w:rsid w:val="004C1300"/>
    <w:rsid w:val="004C44F7"/>
    <w:rsid w:val="004C47B8"/>
    <w:rsid w:val="004C4E26"/>
    <w:rsid w:val="004C6023"/>
    <w:rsid w:val="004D0E0F"/>
    <w:rsid w:val="004D2D32"/>
    <w:rsid w:val="004D78C0"/>
    <w:rsid w:val="004E06AF"/>
    <w:rsid w:val="004E1393"/>
    <w:rsid w:val="004E3656"/>
    <w:rsid w:val="004E5E20"/>
    <w:rsid w:val="004F1F62"/>
    <w:rsid w:val="004F238E"/>
    <w:rsid w:val="004F4CEA"/>
    <w:rsid w:val="0050177E"/>
    <w:rsid w:val="00502042"/>
    <w:rsid w:val="00511121"/>
    <w:rsid w:val="00513844"/>
    <w:rsid w:val="00514DDF"/>
    <w:rsid w:val="0052140B"/>
    <w:rsid w:val="00521888"/>
    <w:rsid w:val="00523895"/>
    <w:rsid w:val="00532ECF"/>
    <w:rsid w:val="00540997"/>
    <w:rsid w:val="00541875"/>
    <w:rsid w:val="00544CCD"/>
    <w:rsid w:val="00545508"/>
    <w:rsid w:val="005473DB"/>
    <w:rsid w:val="00550064"/>
    <w:rsid w:val="005500CF"/>
    <w:rsid w:val="00551E52"/>
    <w:rsid w:val="00554C26"/>
    <w:rsid w:val="00555054"/>
    <w:rsid w:val="00555396"/>
    <w:rsid w:val="00557746"/>
    <w:rsid w:val="00560D61"/>
    <w:rsid w:val="00563C0E"/>
    <w:rsid w:val="00572AF3"/>
    <w:rsid w:val="00573B0C"/>
    <w:rsid w:val="005805E7"/>
    <w:rsid w:val="00581C96"/>
    <w:rsid w:val="00583D3D"/>
    <w:rsid w:val="00585560"/>
    <w:rsid w:val="0058562F"/>
    <w:rsid w:val="00587AAD"/>
    <w:rsid w:val="00587D33"/>
    <w:rsid w:val="00591660"/>
    <w:rsid w:val="00593855"/>
    <w:rsid w:val="005939C9"/>
    <w:rsid w:val="00593B76"/>
    <w:rsid w:val="005942E7"/>
    <w:rsid w:val="005A0071"/>
    <w:rsid w:val="005A0BC4"/>
    <w:rsid w:val="005A537B"/>
    <w:rsid w:val="005B0123"/>
    <w:rsid w:val="005B08F7"/>
    <w:rsid w:val="005B0F21"/>
    <w:rsid w:val="005B66A5"/>
    <w:rsid w:val="005C06CB"/>
    <w:rsid w:val="005C1114"/>
    <w:rsid w:val="005C324A"/>
    <w:rsid w:val="005D03D9"/>
    <w:rsid w:val="005D3C6C"/>
    <w:rsid w:val="005D3D65"/>
    <w:rsid w:val="005D59C1"/>
    <w:rsid w:val="005E0F33"/>
    <w:rsid w:val="005E105E"/>
    <w:rsid w:val="005E32B1"/>
    <w:rsid w:val="005E55B6"/>
    <w:rsid w:val="005F1862"/>
    <w:rsid w:val="005F3D62"/>
    <w:rsid w:val="005F3FE5"/>
    <w:rsid w:val="005F6C73"/>
    <w:rsid w:val="006024AE"/>
    <w:rsid w:val="00602DB1"/>
    <w:rsid w:val="00606F45"/>
    <w:rsid w:val="0061192E"/>
    <w:rsid w:val="00611D02"/>
    <w:rsid w:val="0061289B"/>
    <w:rsid w:val="00613989"/>
    <w:rsid w:val="006234E9"/>
    <w:rsid w:val="00625392"/>
    <w:rsid w:val="0063059F"/>
    <w:rsid w:val="00634E84"/>
    <w:rsid w:val="00636521"/>
    <w:rsid w:val="00641315"/>
    <w:rsid w:val="00641E89"/>
    <w:rsid w:val="00642AC4"/>
    <w:rsid w:val="00643F3C"/>
    <w:rsid w:val="00653083"/>
    <w:rsid w:val="00653110"/>
    <w:rsid w:val="00653EDE"/>
    <w:rsid w:val="00657E2B"/>
    <w:rsid w:val="00660360"/>
    <w:rsid w:val="006619C3"/>
    <w:rsid w:val="006649D4"/>
    <w:rsid w:val="00664E35"/>
    <w:rsid w:val="006652B3"/>
    <w:rsid w:val="00665B66"/>
    <w:rsid w:val="00666F91"/>
    <w:rsid w:val="00667DCA"/>
    <w:rsid w:val="00667DD4"/>
    <w:rsid w:val="00672535"/>
    <w:rsid w:val="0067511B"/>
    <w:rsid w:val="0068183F"/>
    <w:rsid w:val="006920AC"/>
    <w:rsid w:val="006A182C"/>
    <w:rsid w:val="006A40E7"/>
    <w:rsid w:val="006A4143"/>
    <w:rsid w:val="006A4C9F"/>
    <w:rsid w:val="006A4D27"/>
    <w:rsid w:val="006A6289"/>
    <w:rsid w:val="006B095E"/>
    <w:rsid w:val="006B2E4E"/>
    <w:rsid w:val="006B3DA8"/>
    <w:rsid w:val="006B435B"/>
    <w:rsid w:val="006C1234"/>
    <w:rsid w:val="006D24D4"/>
    <w:rsid w:val="006D25B5"/>
    <w:rsid w:val="006D403F"/>
    <w:rsid w:val="006E1B2A"/>
    <w:rsid w:val="006E56FF"/>
    <w:rsid w:val="006E7FF8"/>
    <w:rsid w:val="006F0EFC"/>
    <w:rsid w:val="006F3AFB"/>
    <w:rsid w:val="006F5D30"/>
    <w:rsid w:val="00703406"/>
    <w:rsid w:val="00707A9C"/>
    <w:rsid w:val="00710040"/>
    <w:rsid w:val="00711BFD"/>
    <w:rsid w:val="00712829"/>
    <w:rsid w:val="00712AD1"/>
    <w:rsid w:val="00723F04"/>
    <w:rsid w:val="00725089"/>
    <w:rsid w:val="00725AFF"/>
    <w:rsid w:val="007264BF"/>
    <w:rsid w:val="00727138"/>
    <w:rsid w:val="00727543"/>
    <w:rsid w:val="007302DA"/>
    <w:rsid w:val="00730D17"/>
    <w:rsid w:val="007346E8"/>
    <w:rsid w:val="0073483D"/>
    <w:rsid w:val="0073685F"/>
    <w:rsid w:val="00741303"/>
    <w:rsid w:val="007448CF"/>
    <w:rsid w:val="0074524E"/>
    <w:rsid w:val="00746B5E"/>
    <w:rsid w:val="00750F51"/>
    <w:rsid w:val="007555E4"/>
    <w:rsid w:val="00755824"/>
    <w:rsid w:val="00772DDA"/>
    <w:rsid w:val="00782A4C"/>
    <w:rsid w:val="00782B62"/>
    <w:rsid w:val="00784A55"/>
    <w:rsid w:val="007851A1"/>
    <w:rsid w:val="00786CB0"/>
    <w:rsid w:val="00791502"/>
    <w:rsid w:val="00791836"/>
    <w:rsid w:val="00791D5D"/>
    <w:rsid w:val="00793985"/>
    <w:rsid w:val="007943DF"/>
    <w:rsid w:val="00794F26"/>
    <w:rsid w:val="00795AA1"/>
    <w:rsid w:val="00796807"/>
    <w:rsid w:val="007A7B2C"/>
    <w:rsid w:val="007B23AA"/>
    <w:rsid w:val="007C1B63"/>
    <w:rsid w:val="007D042D"/>
    <w:rsid w:val="007D3642"/>
    <w:rsid w:val="007E355B"/>
    <w:rsid w:val="007E58B0"/>
    <w:rsid w:val="007E6002"/>
    <w:rsid w:val="007F1284"/>
    <w:rsid w:val="007F12D2"/>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5257"/>
    <w:rsid w:val="00830DA8"/>
    <w:rsid w:val="0083207E"/>
    <w:rsid w:val="00840691"/>
    <w:rsid w:val="008412DE"/>
    <w:rsid w:val="00842741"/>
    <w:rsid w:val="008445FB"/>
    <w:rsid w:val="0085369A"/>
    <w:rsid w:val="00856E10"/>
    <w:rsid w:val="0086077D"/>
    <w:rsid w:val="00860EFF"/>
    <w:rsid w:val="00864F10"/>
    <w:rsid w:val="00875AF2"/>
    <w:rsid w:val="00880BC7"/>
    <w:rsid w:val="0088520C"/>
    <w:rsid w:val="008911FF"/>
    <w:rsid w:val="00894913"/>
    <w:rsid w:val="00895354"/>
    <w:rsid w:val="00896308"/>
    <w:rsid w:val="008979F3"/>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2808"/>
    <w:rsid w:val="008E3CBE"/>
    <w:rsid w:val="008E3FD3"/>
    <w:rsid w:val="008E4EF2"/>
    <w:rsid w:val="008E67DC"/>
    <w:rsid w:val="008E7276"/>
    <w:rsid w:val="008F6ADB"/>
    <w:rsid w:val="00900E5E"/>
    <w:rsid w:val="00904A02"/>
    <w:rsid w:val="0090549F"/>
    <w:rsid w:val="009133D7"/>
    <w:rsid w:val="0092360C"/>
    <w:rsid w:val="009236B9"/>
    <w:rsid w:val="00925EF7"/>
    <w:rsid w:val="009345A5"/>
    <w:rsid w:val="00937D8E"/>
    <w:rsid w:val="00940BB7"/>
    <w:rsid w:val="00944EB8"/>
    <w:rsid w:val="00945896"/>
    <w:rsid w:val="00946C19"/>
    <w:rsid w:val="00946FFB"/>
    <w:rsid w:val="009478EF"/>
    <w:rsid w:val="009514DC"/>
    <w:rsid w:val="00951AD1"/>
    <w:rsid w:val="00956A64"/>
    <w:rsid w:val="009605A5"/>
    <w:rsid w:val="0096693D"/>
    <w:rsid w:val="0097024D"/>
    <w:rsid w:val="00970912"/>
    <w:rsid w:val="009764B7"/>
    <w:rsid w:val="00981A43"/>
    <w:rsid w:val="0098490E"/>
    <w:rsid w:val="0098579F"/>
    <w:rsid w:val="0098623D"/>
    <w:rsid w:val="00987746"/>
    <w:rsid w:val="009930BE"/>
    <w:rsid w:val="009937F3"/>
    <w:rsid w:val="00993F9F"/>
    <w:rsid w:val="00997875"/>
    <w:rsid w:val="009A0533"/>
    <w:rsid w:val="009A0F2A"/>
    <w:rsid w:val="009A50AC"/>
    <w:rsid w:val="009A56BF"/>
    <w:rsid w:val="009A6124"/>
    <w:rsid w:val="009A70B4"/>
    <w:rsid w:val="009B4218"/>
    <w:rsid w:val="009B7355"/>
    <w:rsid w:val="009B775D"/>
    <w:rsid w:val="009C46A2"/>
    <w:rsid w:val="009C7BF5"/>
    <w:rsid w:val="009D1706"/>
    <w:rsid w:val="009D20B0"/>
    <w:rsid w:val="009D3AAD"/>
    <w:rsid w:val="009D3CE1"/>
    <w:rsid w:val="009D6C07"/>
    <w:rsid w:val="009D7439"/>
    <w:rsid w:val="009E4A3B"/>
    <w:rsid w:val="009F0099"/>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6A0A"/>
    <w:rsid w:val="00A378BF"/>
    <w:rsid w:val="00A40253"/>
    <w:rsid w:val="00A43E17"/>
    <w:rsid w:val="00A4447D"/>
    <w:rsid w:val="00A45E9D"/>
    <w:rsid w:val="00A540D2"/>
    <w:rsid w:val="00A54500"/>
    <w:rsid w:val="00A57B84"/>
    <w:rsid w:val="00A63408"/>
    <w:rsid w:val="00A6451B"/>
    <w:rsid w:val="00A65484"/>
    <w:rsid w:val="00A66FE6"/>
    <w:rsid w:val="00A7271F"/>
    <w:rsid w:val="00A749E1"/>
    <w:rsid w:val="00A821B0"/>
    <w:rsid w:val="00A85397"/>
    <w:rsid w:val="00A9102F"/>
    <w:rsid w:val="00A911AD"/>
    <w:rsid w:val="00A93A11"/>
    <w:rsid w:val="00A94BE2"/>
    <w:rsid w:val="00A963E5"/>
    <w:rsid w:val="00AA0D0A"/>
    <w:rsid w:val="00AA0FBF"/>
    <w:rsid w:val="00AA20F0"/>
    <w:rsid w:val="00AA2918"/>
    <w:rsid w:val="00AA3588"/>
    <w:rsid w:val="00AA471E"/>
    <w:rsid w:val="00AB1234"/>
    <w:rsid w:val="00AB17FC"/>
    <w:rsid w:val="00AB5138"/>
    <w:rsid w:val="00AB7D96"/>
    <w:rsid w:val="00AC6DAC"/>
    <w:rsid w:val="00AC7D71"/>
    <w:rsid w:val="00AD188B"/>
    <w:rsid w:val="00AD28D0"/>
    <w:rsid w:val="00AD3037"/>
    <w:rsid w:val="00AD45C7"/>
    <w:rsid w:val="00AD622F"/>
    <w:rsid w:val="00AE09F5"/>
    <w:rsid w:val="00AE6C2F"/>
    <w:rsid w:val="00AF6075"/>
    <w:rsid w:val="00B026D6"/>
    <w:rsid w:val="00B04921"/>
    <w:rsid w:val="00B11582"/>
    <w:rsid w:val="00B1184F"/>
    <w:rsid w:val="00B11B70"/>
    <w:rsid w:val="00B21CFB"/>
    <w:rsid w:val="00B22CB3"/>
    <w:rsid w:val="00B26A12"/>
    <w:rsid w:val="00B26C90"/>
    <w:rsid w:val="00B26D1C"/>
    <w:rsid w:val="00B32087"/>
    <w:rsid w:val="00B42788"/>
    <w:rsid w:val="00B5544E"/>
    <w:rsid w:val="00B562BC"/>
    <w:rsid w:val="00B61E08"/>
    <w:rsid w:val="00B632D4"/>
    <w:rsid w:val="00B649AC"/>
    <w:rsid w:val="00B6562C"/>
    <w:rsid w:val="00B71809"/>
    <w:rsid w:val="00B739D5"/>
    <w:rsid w:val="00B81A4A"/>
    <w:rsid w:val="00B83862"/>
    <w:rsid w:val="00B9179A"/>
    <w:rsid w:val="00BA1D1A"/>
    <w:rsid w:val="00BA574E"/>
    <w:rsid w:val="00BA772B"/>
    <w:rsid w:val="00BB60A6"/>
    <w:rsid w:val="00BB7BC7"/>
    <w:rsid w:val="00BC2F08"/>
    <w:rsid w:val="00BC40C9"/>
    <w:rsid w:val="00BC730C"/>
    <w:rsid w:val="00BD17B0"/>
    <w:rsid w:val="00BD23FD"/>
    <w:rsid w:val="00BD4A48"/>
    <w:rsid w:val="00BE32BB"/>
    <w:rsid w:val="00BE4F36"/>
    <w:rsid w:val="00BE6309"/>
    <w:rsid w:val="00BF0397"/>
    <w:rsid w:val="00BF3AE1"/>
    <w:rsid w:val="00BF61B7"/>
    <w:rsid w:val="00BF65E5"/>
    <w:rsid w:val="00C0052E"/>
    <w:rsid w:val="00C03FDF"/>
    <w:rsid w:val="00C057B4"/>
    <w:rsid w:val="00C12B8D"/>
    <w:rsid w:val="00C12D7A"/>
    <w:rsid w:val="00C16C53"/>
    <w:rsid w:val="00C21951"/>
    <w:rsid w:val="00C2547E"/>
    <w:rsid w:val="00C2570A"/>
    <w:rsid w:val="00C26B1B"/>
    <w:rsid w:val="00C26FA5"/>
    <w:rsid w:val="00C270CD"/>
    <w:rsid w:val="00C305A2"/>
    <w:rsid w:val="00C34445"/>
    <w:rsid w:val="00C36C37"/>
    <w:rsid w:val="00C4343E"/>
    <w:rsid w:val="00C44759"/>
    <w:rsid w:val="00C46C67"/>
    <w:rsid w:val="00C55221"/>
    <w:rsid w:val="00C57A1E"/>
    <w:rsid w:val="00C60649"/>
    <w:rsid w:val="00C617C1"/>
    <w:rsid w:val="00C64238"/>
    <w:rsid w:val="00C75966"/>
    <w:rsid w:val="00C8059F"/>
    <w:rsid w:val="00C82440"/>
    <w:rsid w:val="00C8395E"/>
    <w:rsid w:val="00C845D3"/>
    <w:rsid w:val="00C84D42"/>
    <w:rsid w:val="00C92D19"/>
    <w:rsid w:val="00C968E4"/>
    <w:rsid w:val="00CA271E"/>
    <w:rsid w:val="00CA47C8"/>
    <w:rsid w:val="00CB0601"/>
    <w:rsid w:val="00CB33BB"/>
    <w:rsid w:val="00CB367F"/>
    <w:rsid w:val="00CB4856"/>
    <w:rsid w:val="00CB50EB"/>
    <w:rsid w:val="00CB5567"/>
    <w:rsid w:val="00CC29F7"/>
    <w:rsid w:val="00CC42DF"/>
    <w:rsid w:val="00CC4934"/>
    <w:rsid w:val="00CC6CFB"/>
    <w:rsid w:val="00CD1DC4"/>
    <w:rsid w:val="00CD2A98"/>
    <w:rsid w:val="00CD4EDB"/>
    <w:rsid w:val="00CD5C30"/>
    <w:rsid w:val="00CD6BD3"/>
    <w:rsid w:val="00CE0A21"/>
    <w:rsid w:val="00CE5E34"/>
    <w:rsid w:val="00CE6EF4"/>
    <w:rsid w:val="00CF327D"/>
    <w:rsid w:val="00D108BF"/>
    <w:rsid w:val="00D120D4"/>
    <w:rsid w:val="00D127CF"/>
    <w:rsid w:val="00D12971"/>
    <w:rsid w:val="00D14AFB"/>
    <w:rsid w:val="00D15650"/>
    <w:rsid w:val="00D16BFA"/>
    <w:rsid w:val="00D2053F"/>
    <w:rsid w:val="00D23195"/>
    <w:rsid w:val="00D236A5"/>
    <w:rsid w:val="00D23EE3"/>
    <w:rsid w:val="00D34284"/>
    <w:rsid w:val="00D3693F"/>
    <w:rsid w:val="00D41C25"/>
    <w:rsid w:val="00D41C8E"/>
    <w:rsid w:val="00D45104"/>
    <w:rsid w:val="00D45FDA"/>
    <w:rsid w:val="00D51002"/>
    <w:rsid w:val="00D57514"/>
    <w:rsid w:val="00D615E4"/>
    <w:rsid w:val="00D633B8"/>
    <w:rsid w:val="00D64E3E"/>
    <w:rsid w:val="00D64EAD"/>
    <w:rsid w:val="00D65953"/>
    <w:rsid w:val="00D67057"/>
    <w:rsid w:val="00D67BE6"/>
    <w:rsid w:val="00D751E0"/>
    <w:rsid w:val="00D8102A"/>
    <w:rsid w:val="00D86D77"/>
    <w:rsid w:val="00D953F5"/>
    <w:rsid w:val="00D973B4"/>
    <w:rsid w:val="00DB317B"/>
    <w:rsid w:val="00DB5B09"/>
    <w:rsid w:val="00DC2A2B"/>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407"/>
    <w:rsid w:val="00E10539"/>
    <w:rsid w:val="00E11393"/>
    <w:rsid w:val="00E22CED"/>
    <w:rsid w:val="00E24329"/>
    <w:rsid w:val="00E27449"/>
    <w:rsid w:val="00E30419"/>
    <w:rsid w:val="00E31527"/>
    <w:rsid w:val="00E32160"/>
    <w:rsid w:val="00E32C0D"/>
    <w:rsid w:val="00E35248"/>
    <w:rsid w:val="00E36DB5"/>
    <w:rsid w:val="00E414E4"/>
    <w:rsid w:val="00E42DB8"/>
    <w:rsid w:val="00E450BD"/>
    <w:rsid w:val="00E53276"/>
    <w:rsid w:val="00E541ED"/>
    <w:rsid w:val="00E57438"/>
    <w:rsid w:val="00E604DA"/>
    <w:rsid w:val="00E61442"/>
    <w:rsid w:val="00E61DD1"/>
    <w:rsid w:val="00E63640"/>
    <w:rsid w:val="00E71856"/>
    <w:rsid w:val="00E76F8B"/>
    <w:rsid w:val="00E805ED"/>
    <w:rsid w:val="00E8123E"/>
    <w:rsid w:val="00E819AD"/>
    <w:rsid w:val="00E826AA"/>
    <w:rsid w:val="00E8378C"/>
    <w:rsid w:val="00E8566F"/>
    <w:rsid w:val="00E91CC1"/>
    <w:rsid w:val="00E93730"/>
    <w:rsid w:val="00E94E6B"/>
    <w:rsid w:val="00EA142A"/>
    <w:rsid w:val="00EA2533"/>
    <w:rsid w:val="00EA6DF7"/>
    <w:rsid w:val="00EA7901"/>
    <w:rsid w:val="00EA7BA9"/>
    <w:rsid w:val="00EB3DFF"/>
    <w:rsid w:val="00EB6134"/>
    <w:rsid w:val="00EB68E2"/>
    <w:rsid w:val="00EB6915"/>
    <w:rsid w:val="00EC35E4"/>
    <w:rsid w:val="00EC5143"/>
    <w:rsid w:val="00ED0447"/>
    <w:rsid w:val="00ED3F15"/>
    <w:rsid w:val="00ED5A33"/>
    <w:rsid w:val="00ED70DD"/>
    <w:rsid w:val="00EE0523"/>
    <w:rsid w:val="00EE065E"/>
    <w:rsid w:val="00EE2B60"/>
    <w:rsid w:val="00EF35CA"/>
    <w:rsid w:val="00F11DE3"/>
    <w:rsid w:val="00F141A2"/>
    <w:rsid w:val="00F16C51"/>
    <w:rsid w:val="00F22638"/>
    <w:rsid w:val="00F26F2E"/>
    <w:rsid w:val="00F27BA8"/>
    <w:rsid w:val="00F30D17"/>
    <w:rsid w:val="00F50DCA"/>
    <w:rsid w:val="00F50E8A"/>
    <w:rsid w:val="00F64DA9"/>
    <w:rsid w:val="00F74226"/>
    <w:rsid w:val="00F7476E"/>
    <w:rsid w:val="00F77886"/>
    <w:rsid w:val="00F77A7C"/>
    <w:rsid w:val="00F806C5"/>
    <w:rsid w:val="00F87A03"/>
    <w:rsid w:val="00F87CF4"/>
    <w:rsid w:val="00F90C23"/>
    <w:rsid w:val="00F920B5"/>
    <w:rsid w:val="00F96431"/>
    <w:rsid w:val="00F972D3"/>
    <w:rsid w:val="00F97E9F"/>
    <w:rsid w:val="00FA1581"/>
    <w:rsid w:val="00FA40DA"/>
    <w:rsid w:val="00FA63F2"/>
    <w:rsid w:val="00FB1188"/>
    <w:rsid w:val="00FB20F6"/>
    <w:rsid w:val="00FB5612"/>
    <w:rsid w:val="00FB6879"/>
    <w:rsid w:val="00FD438E"/>
    <w:rsid w:val="00FD5848"/>
    <w:rsid w:val="00FE4D0D"/>
    <w:rsid w:val="00FE6E5E"/>
    <w:rsid w:val="00FF08D3"/>
    <w:rsid w:val="00FF2A17"/>
    <w:rsid w:val="00FF3AF3"/>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187FB-E031-47FB-84B0-8C97E05A7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5</Pages>
  <Words>1943</Words>
  <Characters>11078</Characters>
  <Application>Microsoft Office Word</Application>
  <DocSecurity>0</DocSecurity>
  <Lines>92</Lines>
  <Paragraphs>25</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2</cp:revision>
  <cp:lastPrinted>2023-09-30T17:21:00Z</cp:lastPrinted>
  <dcterms:created xsi:type="dcterms:W3CDTF">2024-07-12T16:58:00Z</dcterms:created>
  <dcterms:modified xsi:type="dcterms:W3CDTF">2025-01-1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ZhxG7C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